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11C7E4F" w14:textId="6094B329" w:rsidR="009B4260" w:rsidRDefault="009B4260" w:rsidP="00862F93">
      <w:pPr>
        <w:pStyle w:val="Title"/>
        <w:keepNext/>
        <w:keepLines/>
        <w:shd w:val="clear" w:color="auto" w:fill="FFFFFF" w:themeFill="background1"/>
        <w:spacing w:before="200" w:after="200"/>
        <w:jc w:val="center"/>
        <w:rPr>
          <w:rFonts w:ascii="Arial" w:eastAsia="Arial" w:hAnsi="Arial" w:cs="Arial"/>
          <w:b/>
          <w:bCs/>
          <w:color w:val="000000" w:themeColor="text1"/>
          <w:spacing w:val="0"/>
          <w:sz w:val="24"/>
          <w:szCs w:val="24"/>
        </w:rPr>
      </w:pPr>
      <w:r>
        <w:rPr>
          <w:rFonts w:ascii="Arial" w:eastAsia="Arial" w:hAnsi="Arial" w:cs="Arial"/>
          <w:b/>
          <w:bCs/>
          <w:color w:val="000000" w:themeColor="text1"/>
          <w:spacing w:val="0"/>
          <w:sz w:val="24"/>
          <w:szCs w:val="24"/>
        </w:rPr>
        <w:t>SUPPLEMENTARY DOCUMENT</w:t>
      </w:r>
    </w:p>
    <w:p w14:paraId="2698C993" w14:textId="77777777" w:rsidR="009B4260" w:rsidRDefault="009B4260" w:rsidP="00235E87">
      <w:pPr>
        <w:pStyle w:val="Title"/>
        <w:keepNext/>
        <w:keepLines/>
        <w:shd w:val="clear" w:color="auto" w:fill="FFFFFF" w:themeFill="background1"/>
        <w:spacing w:before="200" w:after="200"/>
        <w:jc w:val="both"/>
        <w:rPr>
          <w:rFonts w:ascii="Arial" w:eastAsia="Arial" w:hAnsi="Arial" w:cs="Arial"/>
          <w:b/>
          <w:bCs/>
          <w:color w:val="000000" w:themeColor="text1"/>
          <w:spacing w:val="0"/>
          <w:sz w:val="24"/>
          <w:szCs w:val="24"/>
        </w:rPr>
      </w:pPr>
    </w:p>
    <w:p w14:paraId="730CD1AD" w14:textId="77777777" w:rsidR="003353A0" w:rsidRDefault="003353A0" w:rsidP="00235E87">
      <w:pPr>
        <w:keepNext/>
        <w:keepLines/>
        <w:spacing w:before="40" w:after="80" w:line="278" w:lineRule="auto"/>
        <w:jc w:val="both"/>
        <w:rPr>
          <w:rFonts w:ascii="Arial" w:eastAsia="Aptos Display" w:hAnsi="Arial" w:cs="Arial"/>
          <w:color w:val="000000" w:themeColor="text1"/>
          <w:sz w:val="20"/>
          <w:szCs w:val="20"/>
        </w:rPr>
      </w:pPr>
      <w:r>
        <w:rPr>
          <w:rFonts w:ascii="Arial" w:eastAsia="Arial" w:hAnsi="Arial" w:cs="Arial"/>
          <w:b/>
          <w:bCs/>
          <w:color w:val="000000" w:themeColor="text1"/>
        </w:rPr>
        <w:t>Vacuum and sonication treatment enables e</w:t>
      </w:r>
      <w:r w:rsidRPr="00DA7B29">
        <w:rPr>
          <w:rFonts w:ascii="Arial" w:eastAsia="Arial" w:hAnsi="Arial" w:cs="Arial"/>
          <w:b/>
          <w:bCs/>
          <w:color w:val="000000" w:themeColor="text1"/>
        </w:rPr>
        <w:t xml:space="preserve">fficient transient </w:t>
      </w:r>
      <w:r>
        <w:rPr>
          <w:rFonts w:ascii="Arial" w:eastAsia="Arial" w:hAnsi="Arial" w:cs="Arial"/>
          <w:b/>
          <w:bCs/>
          <w:color w:val="000000" w:themeColor="text1"/>
        </w:rPr>
        <w:t>gene expression</w:t>
      </w:r>
      <w:r w:rsidRPr="00DA7B29">
        <w:rPr>
          <w:rFonts w:ascii="Arial" w:eastAsia="Arial" w:hAnsi="Arial" w:cs="Arial"/>
          <w:b/>
          <w:bCs/>
          <w:color w:val="000000" w:themeColor="text1"/>
        </w:rPr>
        <w:t xml:space="preserve"> </w:t>
      </w:r>
      <w:r>
        <w:rPr>
          <w:rFonts w:ascii="Arial" w:eastAsia="Arial" w:hAnsi="Arial" w:cs="Arial"/>
          <w:b/>
          <w:bCs/>
          <w:color w:val="000000" w:themeColor="text1"/>
        </w:rPr>
        <w:t>in</w:t>
      </w:r>
      <w:r w:rsidRPr="00DA7B29">
        <w:rPr>
          <w:rFonts w:ascii="Arial" w:eastAsia="Arial" w:hAnsi="Arial" w:cs="Arial"/>
          <w:b/>
          <w:bCs/>
          <w:color w:val="000000" w:themeColor="text1"/>
        </w:rPr>
        <w:t xml:space="preserve"> various monocot and eudicot plant seedlings</w:t>
      </w:r>
      <w:r w:rsidRPr="66BF2DD2">
        <w:rPr>
          <w:rFonts w:ascii="Arial" w:eastAsia="Aptos Display" w:hAnsi="Arial" w:cs="Arial"/>
          <w:color w:val="000000" w:themeColor="text1"/>
          <w:sz w:val="20"/>
          <w:szCs w:val="20"/>
        </w:rPr>
        <w:t xml:space="preserve"> </w:t>
      </w:r>
    </w:p>
    <w:p w14:paraId="272730E7" w14:textId="77777777" w:rsidR="0046760A" w:rsidRDefault="0046760A" w:rsidP="00235E87">
      <w:pPr>
        <w:keepNext/>
        <w:keepLines/>
        <w:spacing w:before="40" w:after="80" w:line="278" w:lineRule="auto"/>
        <w:jc w:val="both"/>
        <w:rPr>
          <w:rFonts w:ascii="Arial" w:eastAsia="Aptos Display" w:hAnsi="Arial" w:cs="Arial"/>
          <w:color w:val="000000" w:themeColor="text1"/>
          <w:sz w:val="20"/>
          <w:szCs w:val="20"/>
        </w:rPr>
      </w:pPr>
    </w:p>
    <w:p w14:paraId="2DD2A553" w14:textId="7DAAC93B" w:rsidR="009B4260" w:rsidRPr="004B68E3" w:rsidRDefault="009B4260" w:rsidP="00235E87">
      <w:pPr>
        <w:keepNext/>
        <w:keepLines/>
        <w:spacing w:before="40" w:after="80" w:line="278" w:lineRule="auto"/>
        <w:jc w:val="both"/>
        <w:rPr>
          <w:rFonts w:ascii="Arial" w:eastAsia="Aptos Display" w:hAnsi="Arial" w:cs="Arial"/>
          <w:color w:val="000000" w:themeColor="text1"/>
          <w:sz w:val="20"/>
          <w:szCs w:val="20"/>
        </w:rPr>
      </w:pPr>
      <w:r w:rsidRPr="66BF2DD2">
        <w:rPr>
          <w:rFonts w:ascii="Arial" w:eastAsia="Aptos Display" w:hAnsi="Arial" w:cs="Arial"/>
          <w:color w:val="000000" w:themeColor="text1"/>
          <w:sz w:val="20"/>
          <w:szCs w:val="20"/>
        </w:rPr>
        <w:t>Eugene Li</w:t>
      </w:r>
      <w:r w:rsidRPr="66BF2DD2">
        <w:rPr>
          <w:rFonts w:ascii="Arial" w:eastAsia="Aptos Display" w:hAnsi="Arial" w:cs="Arial"/>
          <w:color w:val="000000" w:themeColor="text1"/>
          <w:sz w:val="20"/>
          <w:szCs w:val="20"/>
          <w:vertAlign w:val="superscript"/>
        </w:rPr>
        <w:t>1,2</w:t>
      </w:r>
      <w:r w:rsidRPr="66BF2DD2">
        <w:rPr>
          <w:rFonts w:ascii="Arial" w:eastAsia="Aptos Display" w:hAnsi="Arial" w:cs="Arial"/>
          <w:color w:val="000000" w:themeColor="text1"/>
          <w:sz w:val="20"/>
          <w:szCs w:val="20"/>
        </w:rPr>
        <w:t>, Yuan Geng</w:t>
      </w:r>
      <w:r w:rsidRPr="66BF2DD2">
        <w:rPr>
          <w:rFonts w:ascii="Arial" w:eastAsia="Aptos Display" w:hAnsi="Arial" w:cs="Arial"/>
          <w:color w:val="000000" w:themeColor="text1"/>
          <w:sz w:val="20"/>
          <w:szCs w:val="20"/>
          <w:vertAlign w:val="superscript"/>
        </w:rPr>
        <w:t>1,2</w:t>
      </w:r>
      <w:r w:rsidRPr="66BF2DD2">
        <w:rPr>
          <w:rFonts w:ascii="Arial" w:eastAsia="Aptos Display" w:hAnsi="Arial" w:cs="Arial"/>
          <w:color w:val="000000" w:themeColor="text1"/>
          <w:sz w:val="20"/>
          <w:szCs w:val="20"/>
        </w:rPr>
        <w:t xml:space="preserve">, </w:t>
      </w:r>
      <w:proofErr w:type="spellStart"/>
      <w:r w:rsidRPr="66BF2DD2">
        <w:rPr>
          <w:rFonts w:ascii="Arial" w:eastAsia="Aptos Display" w:hAnsi="Arial" w:cs="Arial"/>
          <w:color w:val="000000" w:themeColor="text1"/>
          <w:sz w:val="20"/>
          <w:szCs w:val="20"/>
        </w:rPr>
        <w:t>Tuyako</w:t>
      </w:r>
      <w:proofErr w:type="spellEnd"/>
      <w:r w:rsidRPr="66BF2DD2">
        <w:rPr>
          <w:rFonts w:ascii="Arial" w:eastAsia="Aptos Display" w:hAnsi="Arial" w:cs="Arial"/>
          <w:color w:val="000000" w:themeColor="text1"/>
          <w:sz w:val="20"/>
          <w:szCs w:val="20"/>
        </w:rPr>
        <w:t xml:space="preserve"> R. Khristoforova</w:t>
      </w:r>
      <w:r w:rsidRPr="66BF2DD2">
        <w:rPr>
          <w:rFonts w:ascii="Arial" w:eastAsia="Aptos Display" w:hAnsi="Arial" w:cs="Arial"/>
          <w:color w:val="000000" w:themeColor="text1"/>
          <w:sz w:val="20"/>
          <w:szCs w:val="20"/>
          <w:vertAlign w:val="superscript"/>
        </w:rPr>
        <w:t>2</w:t>
      </w:r>
      <w:r w:rsidRPr="66BF2DD2">
        <w:rPr>
          <w:rFonts w:ascii="Arial" w:eastAsia="Aptos Display" w:hAnsi="Arial" w:cs="Arial"/>
          <w:color w:val="000000" w:themeColor="text1"/>
          <w:sz w:val="20"/>
          <w:szCs w:val="20"/>
        </w:rPr>
        <w:t xml:space="preserve">, </w:t>
      </w:r>
      <w:proofErr w:type="spellStart"/>
      <w:r w:rsidR="00B30358">
        <w:rPr>
          <w:rFonts w:ascii="Arial" w:eastAsia="Aptos Display" w:hAnsi="Arial" w:cs="Arial"/>
          <w:color w:val="000000" w:themeColor="text1"/>
          <w:sz w:val="20"/>
          <w:szCs w:val="20"/>
        </w:rPr>
        <w:t>Yunqing</w:t>
      </w:r>
      <w:proofErr w:type="spellEnd"/>
      <w:r w:rsidR="00B30358">
        <w:rPr>
          <w:rFonts w:ascii="Arial" w:eastAsia="Aptos Display" w:hAnsi="Arial" w:cs="Arial"/>
          <w:color w:val="000000" w:themeColor="text1"/>
          <w:sz w:val="20"/>
          <w:szCs w:val="20"/>
        </w:rPr>
        <w:t xml:space="preserve"> Wang</w:t>
      </w:r>
      <w:r w:rsidR="00E71692">
        <w:rPr>
          <w:rFonts w:ascii="Arial" w:eastAsia="Aptos Display" w:hAnsi="Arial" w:cs="Arial"/>
          <w:color w:val="000000" w:themeColor="text1"/>
          <w:sz w:val="20"/>
          <w:szCs w:val="20"/>
          <w:vertAlign w:val="superscript"/>
        </w:rPr>
        <w:t>3</w:t>
      </w:r>
      <w:r w:rsidR="00B30358">
        <w:rPr>
          <w:rFonts w:ascii="Arial" w:eastAsia="Aptos Display" w:hAnsi="Arial" w:cs="Arial"/>
          <w:color w:val="000000" w:themeColor="text1"/>
          <w:sz w:val="20"/>
          <w:szCs w:val="20"/>
        </w:rPr>
        <w:t xml:space="preserve">, </w:t>
      </w:r>
      <w:r>
        <w:rPr>
          <w:rFonts w:ascii="Arial" w:eastAsia="Aptos Display" w:hAnsi="Arial" w:cs="Arial"/>
          <w:color w:val="000000" w:themeColor="text1"/>
          <w:sz w:val="20"/>
          <w:szCs w:val="20"/>
        </w:rPr>
        <w:t xml:space="preserve">Jolie </w:t>
      </w:r>
      <w:r w:rsidR="008E507F">
        <w:rPr>
          <w:rFonts w:ascii="Arial" w:eastAsia="Aptos Display" w:hAnsi="Arial" w:cs="Arial"/>
          <w:color w:val="000000" w:themeColor="text1"/>
          <w:sz w:val="20"/>
          <w:szCs w:val="20"/>
        </w:rPr>
        <w:t xml:space="preserve">W. </w:t>
      </w:r>
      <w:r>
        <w:rPr>
          <w:rFonts w:ascii="Arial" w:eastAsia="Aptos Display" w:hAnsi="Arial" w:cs="Arial"/>
          <w:color w:val="000000" w:themeColor="text1"/>
          <w:sz w:val="20"/>
          <w:szCs w:val="20"/>
        </w:rPr>
        <w:t>Jones</w:t>
      </w:r>
      <w:r w:rsidRPr="00F57474">
        <w:rPr>
          <w:rFonts w:ascii="Arial" w:eastAsia="Aptos Display" w:hAnsi="Arial" w:cs="Arial"/>
          <w:color w:val="000000" w:themeColor="text1"/>
          <w:sz w:val="20"/>
          <w:szCs w:val="20"/>
          <w:vertAlign w:val="superscript"/>
        </w:rPr>
        <w:t>2</w:t>
      </w:r>
      <w:r>
        <w:rPr>
          <w:rFonts w:ascii="Arial" w:eastAsia="Aptos Display" w:hAnsi="Arial" w:cs="Arial"/>
          <w:color w:val="000000" w:themeColor="text1"/>
          <w:sz w:val="20"/>
          <w:szCs w:val="20"/>
        </w:rPr>
        <w:t xml:space="preserve">, </w:t>
      </w:r>
      <w:r w:rsidRPr="66BF2DD2">
        <w:rPr>
          <w:rFonts w:ascii="Arial" w:eastAsia="Aptos Display" w:hAnsi="Arial" w:cs="Arial"/>
          <w:color w:val="000000" w:themeColor="text1"/>
          <w:sz w:val="20"/>
          <w:szCs w:val="20"/>
        </w:rPr>
        <w:t>Gozde S. Demirer</w:t>
      </w:r>
      <w:proofErr w:type="gramStart"/>
      <w:r w:rsidRPr="66BF2DD2">
        <w:rPr>
          <w:rFonts w:ascii="Arial" w:eastAsia="Aptos Display" w:hAnsi="Arial" w:cs="Arial"/>
          <w:color w:val="000000" w:themeColor="text1"/>
          <w:sz w:val="20"/>
          <w:szCs w:val="20"/>
          <w:vertAlign w:val="superscript"/>
        </w:rPr>
        <w:t>2,#</w:t>
      </w:r>
      <w:proofErr w:type="gramEnd"/>
    </w:p>
    <w:p w14:paraId="5FC661B5" w14:textId="77777777" w:rsidR="0046760A" w:rsidRDefault="0046760A" w:rsidP="00235E87">
      <w:pPr>
        <w:spacing w:after="0" w:line="276" w:lineRule="auto"/>
        <w:jc w:val="both"/>
        <w:rPr>
          <w:rFonts w:ascii="Arial" w:eastAsia="Arial" w:hAnsi="Arial" w:cs="Arial"/>
          <w:color w:val="000000" w:themeColor="text1"/>
          <w:sz w:val="20"/>
          <w:szCs w:val="20"/>
          <w:vertAlign w:val="superscript"/>
        </w:rPr>
      </w:pPr>
    </w:p>
    <w:p w14:paraId="051D2EA2" w14:textId="64C7CB12" w:rsidR="009B4260" w:rsidRPr="00CC0F23" w:rsidRDefault="009B4260" w:rsidP="00235E87">
      <w:pPr>
        <w:spacing w:after="0" w:line="276" w:lineRule="auto"/>
        <w:jc w:val="both"/>
        <w:rPr>
          <w:rFonts w:ascii="Arial" w:eastAsia="Arial" w:hAnsi="Arial" w:cs="Arial"/>
          <w:color w:val="000000" w:themeColor="text1"/>
          <w:sz w:val="20"/>
          <w:szCs w:val="20"/>
        </w:rPr>
      </w:pPr>
      <w:r w:rsidRPr="00926AC2">
        <w:rPr>
          <w:rFonts w:ascii="Arial" w:eastAsia="Arial" w:hAnsi="Arial" w:cs="Arial"/>
          <w:color w:val="000000" w:themeColor="text1"/>
          <w:sz w:val="20"/>
          <w:szCs w:val="20"/>
          <w:vertAlign w:val="superscript"/>
        </w:rPr>
        <w:t>1</w:t>
      </w:r>
      <w:r>
        <w:rPr>
          <w:rFonts w:ascii="Arial" w:eastAsia="Arial" w:hAnsi="Arial" w:cs="Arial"/>
          <w:color w:val="000000" w:themeColor="text1"/>
          <w:sz w:val="20"/>
          <w:szCs w:val="20"/>
        </w:rPr>
        <w:t>Authors contributed equally</w:t>
      </w:r>
    </w:p>
    <w:p w14:paraId="4B92A949" w14:textId="77777777" w:rsidR="009B4260" w:rsidRDefault="009B4260" w:rsidP="00235E87">
      <w:pPr>
        <w:spacing w:after="0" w:line="276" w:lineRule="auto"/>
        <w:jc w:val="both"/>
        <w:rPr>
          <w:rFonts w:ascii="Arial" w:eastAsia="Arial" w:hAnsi="Arial" w:cs="Arial"/>
          <w:color w:val="000000" w:themeColor="text1"/>
          <w:sz w:val="20"/>
          <w:szCs w:val="20"/>
        </w:rPr>
      </w:pPr>
      <w:r w:rsidRPr="009A33D5">
        <w:rPr>
          <w:rFonts w:ascii="Arial" w:eastAsia="Arial" w:hAnsi="Arial" w:cs="Arial"/>
          <w:color w:val="000000" w:themeColor="text1"/>
          <w:sz w:val="20"/>
          <w:szCs w:val="20"/>
          <w:vertAlign w:val="superscript"/>
        </w:rPr>
        <w:t>2</w:t>
      </w:r>
      <w:r>
        <w:rPr>
          <w:rFonts w:ascii="Arial" w:eastAsia="Arial" w:hAnsi="Arial" w:cs="Arial"/>
          <w:color w:val="000000" w:themeColor="text1"/>
          <w:sz w:val="20"/>
          <w:szCs w:val="20"/>
        </w:rPr>
        <w:t>Chemistry and Chemical Engineering Division, California Institute of Technology, Pasadena, CA, USA</w:t>
      </w:r>
    </w:p>
    <w:p w14:paraId="47FFB7FE" w14:textId="77777777" w:rsidR="00E71692" w:rsidRPr="00E71692" w:rsidRDefault="00E71692" w:rsidP="00E71692">
      <w:pPr>
        <w:spacing w:after="0" w:line="276" w:lineRule="auto"/>
        <w:jc w:val="both"/>
        <w:rPr>
          <w:rFonts w:ascii="Arial" w:eastAsia="Arial" w:hAnsi="Arial" w:cs="Arial"/>
          <w:color w:val="000000" w:themeColor="text1"/>
          <w:sz w:val="20"/>
          <w:szCs w:val="20"/>
        </w:rPr>
      </w:pPr>
      <w:r w:rsidRPr="00E71692">
        <w:rPr>
          <w:rFonts w:ascii="Arial" w:eastAsia="Arial" w:hAnsi="Arial" w:cs="Arial"/>
          <w:color w:val="000000" w:themeColor="text1"/>
          <w:sz w:val="20"/>
          <w:szCs w:val="20"/>
          <w:vertAlign w:val="superscript"/>
        </w:rPr>
        <w:t>3</w:t>
      </w:r>
      <w:r w:rsidRPr="00E71692">
        <w:rPr>
          <w:rFonts w:ascii="Arial" w:eastAsia="Arial" w:hAnsi="Arial" w:cs="Arial"/>
          <w:color w:val="000000" w:themeColor="text1"/>
          <w:sz w:val="20"/>
          <w:szCs w:val="20"/>
        </w:rPr>
        <w:t>Biology and Biological Engineering Division, California Institute of Technology (Caltech), Pasadena,</w:t>
      </w:r>
    </w:p>
    <w:p w14:paraId="69B47CCA" w14:textId="384268B6" w:rsidR="00E71692" w:rsidRDefault="00E71692" w:rsidP="00E71692">
      <w:pPr>
        <w:spacing w:after="0" w:line="276" w:lineRule="auto"/>
        <w:jc w:val="both"/>
        <w:rPr>
          <w:rFonts w:ascii="Arial" w:eastAsia="Arial" w:hAnsi="Arial" w:cs="Arial"/>
          <w:color w:val="000000" w:themeColor="text1"/>
          <w:sz w:val="20"/>
          <w:szCs w:val="20"/>
        </w:rPr>
      </w:pPr>
      <w:r w:rsidRPr="00E71692">
        <w:rPr>
          <w:rFonts w:ascii="Arial" w:eastAsia="Arial" w:hAnsi="Arial" w:cs="Arial"/>
          <w:color w:val="000000" w:themeColor="text1"/>
          <w:sz w:val="20"/>
          <w:szCs w:val="20"/>
        </w:rPr>
        <w:t>California, USA 91125</w:t>
      </w:r>
    </w:p>
    <w:p w14:paraId="5BD42E8E" w14:textId="77777777" w:rsidR="00F616D1" w:rsidRPr="00E71692" w:rsidRDefault="00F616D1" w:rsidP="00E71692">
      <w:pPr>
        <w:spacing w:after="0" w:line="276" w:lineRule="auto"/>
        <w:jc w:val="both"/>
        <w:rPr>
          <w:rFonts w:ascii="Arial" w:eastAsia="Arial" w:hAnsi="Arial" w:cs="Arial"/>
          <w:color w:val="000000" w:themeColor="text1"/>
          <w:sz w:val="20"/>
          <w:szCs w:val="20"/>
        </w:rPr>
      </w:pPr>
    </w:p>
    <w:p w14:paraId="54752458" w14:textId="77777777" w:rsidR="009B4260" w:rsidRDefault="009B4260" w:rsidP="00235E87">
      <w:pPr>
        <w:spacing w:after="0" w:line="276" w:lineRule="auto"/>
        <w:jc w:val="both"/>
        <w:rPr>
          <w:rFonts w:ascii="Arial" w:eastAsia="Arial" w:hAnsi="Arial" w:cs="Arial"/>
          <w:color w:val="000000" w:themeColor="text1"/>
          <w:sz w:val="20"/>
          <w:szCs w:val="20"/>
        </w:rPr>
      </w:pPr>
      <w:r w:rsidRPr="009A33D5">
        <w:rPr>
          <w:rFonts w:ascii="Arial" w:eastAsia="Arial" w:hAnsi="Arial" w:cs="Arial"/>
          <w:color w:val="000000" w:themeColor="text1"/>
          <w:sz w:val="20"/>
          <w:szCs w:val="20"/>
          <w:vertAlign w:val="superscript"/>
        </w:rPr>
        <w:t>#</w:t>
      </w:r>
      <w:r>
        <w:rPr>
          <w:rFonts w:ascii="Arial" w:eastAsia="Arial" w:hAnsi="Arial" w:cs="Arial"/>
          <w:color w:val="000000" w:themeColor="text1"/>
          <w:sz w:val="20"/>
          <w:szCs w:val="20"/>
        </w:rPr>
        <w:t xml:space="preserve">corresponding author: </w:t>
      </w:r>
      <w:hyperlink r:id="rId6" w:history="1">
        <w:r w:rsidRPr="00F51A5F">
          <w:rPr>
            <w:rStyle w:val="Hyperlink"/>
            <w:rFonts w:ascii="Arial" w:eastAsia="Arial" w:hAnsi="Arial" w:cs="Arial"/>
            <w:sz w:val="20"/>
            <w:szCs w:val="20"/>
          </w:rPr>
          <w:t>gdemirer@caltech.edu</w:t>
        </w:r>
      </w:hyperlink>
    </w:p>
    <w:p w14:paraId="2D00211B" w14:textId="77777777" w:rsidR="009B4260" w:rsidRPr="00CC0F23" w:rsidRDefault="009B4260" w:rsidP="00235E87">
      <w:pPr>
        <w:spacing w:after="0" w:line="276" w:lineRule="auto"/>
        <w:jc w:val="both"/>
        <w:rPr>
          <w:rFonts w:ascii="Arial" w:eastAsia="Arial" w:hAnsi="Arial" w:cs="Arial"/>
          <w:color w:val="000000" w:themeColor="text1"/>
          <w:sz w:val="20"/>
          <w:szCs w:val="20"/>
        </w:rPr>
      </w:pPr>
    </w:p>
    <w:p w14:paraId="7893416F" w14:textId="77777777" w:rsidR="00046675" w:rsidRDefault="00046675" w:rsidP="00235E87">
      <w:pPr>
        <w:jc w:val="both"/>
      </w:pPr>
    </w:p>
    <w:p w14:paraId="39C5EFA9" w14:textId="77777777" w:rsidR="00046675" w:rsidRDefault="00046675" w:rsidP="00235E87">
      <w:pPr>
        <w:jc w:val="both"/>
      </w:pPr>
    </w:p>
    <w:p w14:paraId="6EBD8F27" w14:textId="77777777" w:rsidR="00046675" w:rsidRDefault="00046675" w:rsidP="00235E87">
      <w:pPr>
        <w:jc w:val="both"/>
      </w:pPr>
    </w:p>
    <w:p w14:paraId="4F723B0A" w14:textId="77777777" w:rsidR="00046675" w:rsidRDefault="00046675" w:rsidP="00235E87">
      <w:pPr>
        <w:jc w:val="both"/>
      </w:pPr>
    </w:p>
    <w:p w14:paraId="4CEFCE70" w14:textId="77777777" w:rsidR="00046675" w:rsidRDefault="00046675" w:rsidP="00235E87">
      <w:pPr>
        <w:jc w:val="both"/>
      </w:pPr>
    </w:p>
    <w:p w14:paraId="007DA2A6" w14:textId="77777777" w:rsidR="00046675" w:rsidRDefault="00046675" w:rsidP="00235E87">
      <w:pPr>
        <w:jc w:val="both"/>
      </w:pPr>
    </w:p>
    <w:p w14:paraId="0E6E117C" w14:textId="69FC63C0" w:rsidR="00046675" w:rsidRDefault="00046675" w:rsidP="00235E87">
      <w:pPr>
        <w:jc w:val="both"/>
      </w:pPr>
    </w:p>
    <w:p w14:paraId="62D28892" w14:textId="77777777" w:rsidR="00046675" w:rsidRDefault="00046675" w:rsidP="00235E87">
      <w:pPr>
        <w:jc w:val="both"/>
      </w:pPr>
    </w:p>
    <w:p w14:paraId="1E89C77A" w14:textId="77777777" w:rsidR="00046675" w:rsidRDefault="00046675" w:rsidP="00235E87">
      <w:pPr>
        <w:jc w:val="both"/>
      </w:pPr>
    </w:p>
    <w:p w14:paraId="3E4A5DCB" w14:textId="77777777" w:rsidR="00046675" w:rsidRDefault="00046675" w:rsidP="00235E87">
      <w:pPr>
        <w:jc w:val="both"/>
      </w:pPr>
    </w:p>
    <w:p w14:paraId="1705EF19" w14:textId="77777777" w:rsidR="00046675" w:rsidRDefault="00046675" w:rsidP="00235E87">
      <w:pPr>
        <w:jc w:val="both"/>
      </w:pPr>
    </w:p>
    <w:p w14:paraId="2B566041" w14:textId="77777777" w:rsidR="00046675" w:rsidRDefault="00046675" w:rsidP="00235E87">
      <w:pPr>
        <w:jc w:val="both"/>
      </w:pPr>
    </w:p>
    <w:p w14:paraId="375A7B3B" w14:textId="77777777" w:rsidR="00046675" w:rsidRDefault="00046675" w:rsidP="00235E87">
      <w:pPr>
        <w:jc w:val="both"/>
      </w:pPr>
    </w:p>
    <w:p w14:paraId="2E131D67" w14:textId="77777777" w:rsidR="00046675" w:rsidRDefault="00046675" w:rsidP="00235E87">
      <w:pPr>
        <w:jc w:val="both"/>
      </w:pPr>
    </w:p>
    <w:p w14:paraId="106DA461" w14:textId="77777777" w:rsidR="00046675" w:rsidRDefault="00046675" w:rsidP="00235E87">
      <w:pPr>
        <w:jc w:val="both"/>
      </w:pPr>
    </w:p>
    <w:p w14:paraId="4E8FFC89" w14:textId="77777777" w:rsidR="00046675" w:rsidRDefault="00046675" w:rsidP="00235E87">
      <w:pPr>
        <w:jc w:val="both"/>
      </w:pPr>
    </w:p>
    <w:p w14:paraId="4A879CA7" w14:textId="15481441" w:rsidR="00F421FE" w:rsidRDefault="00046675" w:rsidP="001C3402">
      <w:pPr>
        <w:spacing w:before="320" w:line="278" w:lineRule="auto"/>
        <w:jc w:val="both"/>
        <w:rPr>
          <w:rFonts w:ascii="Arial" w:eastAsia="Arial" w:hAnsi="Arial" w:cs="Arial"/>
          <w:color w:val="000000" w:themeColor="text1"/>
          <w:sz w:val="22"/>
          <w:szCs w:val="22"/>
        </w:rPr>
      </w:pPr>
      <w:r w:rsidRPr="00DE063E">
        <w:rPr>
          <w:noProof/>
          <w:sz w:val="22"/>
          <w:szCs w:val="22"/>
        </w:rPr>
        <w:lastRenderedPageBreak/>
        <w:drawing>
          <wp:anchor distT="0" distB="0" distL="114300" distR="114300" simplePos="0" relativeHeight="251657222" behindDoc="0" locked="0" layoutInCell="1" allowOverlap="1" wp14:anchorId="41E44135" wp14:editId="78C059E3">
            <wp:simplePos x="0" y="0"/>
            <wp:positionH relativeFrom="column">
              <wp:posOffset>92075</wp:posOffset>
            </wp:positionH>
            <wp:positionV relativeFrom="paragraph">
              <wp:posOffset>289</wp:posOffset>
            </wp:positionV>
            <wp:extent cx="5614620" cy="7223760"/>
            <wp:effectExtent l="0" t="0" r="0" b="2540"/>
            <wp:wrapSquare wrapText="bothSides"/>
            <wp:docPr id="974170057" name="Picture 6" descr="A collage of images of plan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4170057" name="Picture 6" descr="A collage of images of plants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4620" cy="72237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E063E"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t xml:space="preserve">Supplementary Figure 1. </w:t>
      </w:r>
      <w:r w:rsidR="00E7527A"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t>F</w:t>
      </w:r>
      <w:r w:rsidRPr="00DE063E"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t xml:space="preserve">luorescence microscopy images of </w:t>
      </w:r>
      <w:r w:rsidRPr="00DE063E">
        <w:rPr>
          <w:rFonts w:ascii="Arial" w:eastAsia="Arial" w:hAnsi="Arial" w:cs="Arial"/>
          <w:b/>
          <w:bCs/>
          <w:i/>
          <w:color w:val="000000" w:themeColor="text1"/>
          <w:sz w:val="22"/>
          <w:szCs w:val="22"/>
        </w:rPr>
        <w:t>Arabidopsis</w:t>
      </w:r>
      <w:r w:rsidR="006F73CA" w:rsidRPr="00DE063E">
        <w:rPr>
          <w:rFonts w:ascii="Arial" w:eastAsia="Arial" w:hAnsi="Arial" w:cs="Arial"/>
          <w:b/>
          <w:bCs/>
          <w:i/>
          <w:color w:val="000000" w:themeColor="text1"/>
          <w:sz w:val="22"/>
          <w:szCs w:val="22"/>
        </w:rPr>
        <w:t xml:space="preserve"> thaliana</w:t>
      </w:r>
      <w:r w:rsidRPr="00DE063E"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t xml:space="preserve"> seedlings </w:t>
      </w:r>
      <w:r w:rsidR="00E7527A"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t>after</w:t>
      </w:r>
      <w:r w:rsidR="00E342CA" w:rsidRPr="00DE063E"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t xml:space="preserve"> different treatments</w:t>
      </w:r>
      <w:r w:rsidRPr="00DE063E"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t xml:space="preserve">. </w:t>
      </w:r>
      <w:r w:rsidRPr="00DE063E">
        <w:rPr>
          <w:rFonts w:ascii="Arial" w:eastAsia="Arial" w:hAnsi="Arial" w:cs="Arial"/>
          <w:color w:val="000000" w:themeColor="text1"/>
          <w:sz w:val="22"/>
          <w:szCs w:val="22"/>
        </w:rPr>
        <w:t xml:space="preserve">Vac 1x: Vacuum once; Vac 3x: Vacuum </w:t>
      </w:r>
      <w:r w:rsidR="00FF19F5">
        <w:rPr>
          <w:rFonts w:ascii="Arial" w:eastAsia="Arial" w:hAnsi="Arial" w:cs="Arial"/>
          <w:color w:val="000000" w:themeColor="text1"/>
          <w:sz w:val="22"/>
          <w:szCs w:val="22"/>
        </w:rPr>
        <w:t>3</w:t>
      </w:r>
      <w:r w:rsidRPr="00DE063E">
        <w:rPr>
          <w:rFonts w:ascii="Arial" w:eastAsia="Arial" w:hAnsi="Arial" w:cs="Arial"/>
          <w:color w:val="000000" w:themeColor="text1"/>
          <w:sz w:val="22"/>
          <w:szCs w:val="22"/>
        </w:rPr>
        <w:t xml:space="preserve"> times; Son: Sonication</w:t>
      </w:r>
      <w:r w:rsidR="00AE5EA4" w:rsidRPr="00DE063E">
        <w:rPr>
          <w:rFonts w:ascii="Arial" w:eastAsia="Arial" w:hAnsi="Arial" w:cs="Arial"/>
          <w:color w:val="000000" w:themeColor="text1"/>
          <w:sz w:val="22"/>
          <w:szCs w:val="22"/>
        </w:rPr>
        <w:t xml:space="preserve"> 20s</w:t>
      </w:r>
      <w:r w:rsidRPr="00DE063E">
        <w:rPr>
          <w:rFonts w:ascii="Arial" w:eastAsia="Arial" w:hAnsi="Arial" w:cs="Arial"/>
          <w:color w:val="000000" w:themeColor="text1"/>
          <w:sz w:val="22"/>
          <w:szCs w:val="22"/>
        </w:rPr>
        <w:t>; Son &amp; Vac 3x: combination of sonication</w:t>
      </w:r>
      <w:r w:rsidR="00AE5EA4" w:rsidRPr="00DE063E">
        <w:rPr>
          <w:rFonts w:ascii="Arial" w:eastAsia="Arial" w:hAnsi="Arial" w:cs="Arial"/>
          <w:color w:val="000000" w:themeColor="text1"/>
          <w:sz w:val="22"/>
          <w:szCs w:val="22"/>
        </w:rPr>
        <w:t xml:space="preserve"> 20s</w:t>
      </w:r>
      <w:r w:rsidRPr="00DE063E">
        <w:rPr>
          <w:rFonts w:ascii="Arial" w:eastAsia="Arial" w:hAnsi="Arial" w:cs="Arial"/>
          <w:color w:val="000000" w:themeColor="text1"/>
          <w:sz w:val="22"/>
          <w:szCs w:val="22"/>
        </w:rPr>
        <w:t xml:space="preserve"> and vacuum </w:t>
      </w:r>
      <w:r w:rsidR="00B92198">
        <w:rPr>
          <w:rFonts w:ascii="Arial" w:eastAsia="Arial" w:hAnsi="Arial" w:cs="Arial"/>
          <w:color w:val="000000" w:themeColor="text1"/>
          <w:sz w:val="22"/>
          <w:szCs w:val="22"/>
        </w:rPr>
        <w:t>3</w:t>
      </w:r>
      <w:r w:rsidRPr="00DE063E">
        <w:rPr>
          <w:rFonts w:ascii="Arial" w:eastAsia="Arial" w:hAnsi="Arial" w:cs="Arial"/>
          <w:color w:val="000000" w:themeColor="text1"/>
          <w:sz w:val="22"/>
          <w:szCs w:val="22"/>
        </w:rPr>
        <w:t xml:space="preserve"> times. Channels: Bright-field, YPET (yellow), and Chlorophyll (red) overlaid with YPET. All scale bars: 1 mm.</w:t>
      </w:r>
    </w:p>
    <w:p w14:paraId="314CE739" w14:textId="512B5F3B" w:rsidR="00E64730" w:rsidRDefault="005619A0" w:rsidP="00235E87">
      <w:pPr>
        <w:jc w:val="both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57223" behindDoc="0" locked="0" layoutInCell="1" allowOverlap="1" wp14:anchorId="283D558D" wp14:editId="064550FB">
                <wp:simplePos x="0" y="0"/>
                <wp:positionH relativeFrom="column">
                  <wp:posOffset>-44450</wp:posOffset>
                </wp:positionH>
                <wp:positionV relativeFrom="paragraph">
                  <wp:posOffset>419100</wp:posOffset>
                </wp:positionV>
                <wp:extent cx="6071235" cy="1737360"/>
                <wp:effectExtent l="0" t="0" r="0" b="2540"/>
                <wp:wrapSquare wrapText="bothSides"/>
                <wp:docPr id="179034497" name="Group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71235" cy="1737360"/>
                          <a:chOff x="-44457" y="0"/>
                          <a:chExt cx="6072404" cy="1737360"/>
                        </a:xfrm>
                      </wpg:grpSpPr>
                      <pic:pic xmlns:pic="http://schemas.openxmlformats.org/drawingml/2006/picture">
                        <pic:nvPicPr>
                          <pic:cNvPr id="431506463" name="Picture 5"/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35" b="235"/>
                          <a:stretch/>
                        </pic:blipFill>
                        <pic:spPr bwMode="auto">
                          <a:xfrm>
                            <a:off x="-44457" y="0"/>
                            <a:ext cx="4191000" cy="164592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651582855" name="Picture 5" descr="A collage of images of a plant&#10;&#10;Description automatically generated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6079" t="17094" b="15655"/>
                          <a:stretch/>
                        </pic:blipFill>
                        <pic:spPr bwMode="auto">
                          <a:xfrm>
                            <a:off x="4161682" y="0"/>
                            <a:ext cx="1866265" cy="17373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C92F7DF" id="Group 4" o:spid="_x0000_s1026" style="position:absolute;margin-left:-3.5pt;margin-top:33pt;width:478.05pt;height:136.8pt;z-index:251657223;mso-width-relative:margin;mso-height-relative:margin" coordorigin="-444" coordsize="60724,17373" o:gfxdata="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5" o:spid="_x0000_s1027" type="#_x0000_t75" style="position:absolute;left:-444;width:41909;height:1645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">
                  <v:imagedata r:id="rId10" o:title="" croptop="154f" cropbottom="154f"/>
                </v:shape>
                <v:shape id="Picture 5" o:spid="_x0000_s1028" type="#_x0000_t75" alt="A collage of images of a plant&#10;&#10;Description automatically generated" style="position:absolute;left:41616;width:18663;height:1737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">
                  <v:imagedata r:id="rId11" o:title="A collage of images of a plant&#10;&#10;Description automatically generated" croptop="11203f" cropbottom="10260f" cropleft="43306f"/>
                </v:shape>
                <w10:wrap type="square"/>
              </v:group>
            </w:pict>
          </mc:Fallback>
        </mc:AlternateContent>
      </w:r>
    </w:p>
    <w:p w14:paraId="47810C04" w14:textId="398C29C6" w:rsidR="005619A0" w:rsidRDefault="005619A0" w:rsidP="00235E87">
      <w:pPr>
        <w:jc w:val="both"/>
        <w:rPr>
          <w:rFonts w:ascii="Arial" w:eastAsia="Arial" w:hAnsi="Arial" w:cs="Arial"/>
          <w:b/>
          <w:bCs/>
          <w:color w:val="000000" w:themeColor="text1"/>
          <w:sz w:val="20"/>
          <w:szCs w:val="20"/>
        </w:rPr>
      </w:pPr>
    </w:p>
    <w:p w14:paraId="5C1EDE5A" w14:textId="6E8B5BAC" w:rsidR="004A5700" w:rsidRPr="002B11B2" w:rsidRDefault="004A5700" w:rsidP="00235E87">
      <w:pPr>
        <w:jc w:val="both"/>
        <w:rPr>
          <w:rFonts w:ascii="Arial" w:eastAsia="Arial" w:hAnsi="Arial" w:cs="Arial"/>
          <w:color w:val="000000" w:themeColor="text1"/>
          <w:sz w:val="22"/>
          <w:szCs w:val="22"/>
        </w:rPr>
      </w:pPr>
      <w:r w:rsidRPr="002B11B2"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t xml:space="preserve">Supplementary Figure </w:t>
      </w:r>
      <w:r w:rsidR="00046675" w:rsidRPr="002B11B2"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t>2</w:t>
      </w:r>
      <w:r w:rsidRPr="002B11B2"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t xml:space="preserve">. </w:t>
      </w:r>
      <w:r w:rsidRPr="002B11B2">
        <w:rPr>
          <w:rFonts w:ascii="Arial" w:eastAsia="Arial" w:hAnsi="Arial" w:cs="Arial"/>
          <w:b/>
          <w:bCs/>
          <w:sz w:val="22"/>
          <w:szCs w:val="22"/>
        </w:rPr>
        <w:t xml:space="preserve">Effect of </w:t>
      </w:r>
      <w:r w:rsidRPr="002B11B2">
        <w:rPr>
          <w:rFonts w:ascii="Arial" w:eastAsia="Arial" w:hAnsi="Arial" w:cs="Arial"/>
          <w:b/>
          <w:bCs/>
          <w:i/>
          <w:iCs/>
          <w:sz w:val="22"/>
          <w:szCs w:val="22"/>
        </w:rPr>
        <w:t>A</w:t>
      </w:r>
      <w:r w:rsidR="009B4F3C" w:rsidRPr="002B11B2">
        <w:rPr>
          <w:rFonts w:ascii="Arial" w:eastAsia="Arial" w:hAnsi="Arial" w:cs="Arial"/>
          <w:b/>
          <w:bCs/>
          <w:i/>
          <w:iCs/>
          <w:sz w:val="22"/>
          <w:szCs w:val="22"/>
        </w:rPr>
        <w:t>.</w:t>
      </w:r>
      <w:r w:rsidRPr="002B11B2">
        <w:rPr>
          <w:rFonts w:ascii="Arial" w:eastAsia="Arial" w:hAnsi="Arial" w:cs="Arial"/>
          <w:b/>
          <w:bCs/>
          <w:i/>
          <w:iCs/>
          <w:sz w:val="22"/>
          <w:szCs w:val="22"/>
        </w:rPr>
        <w:t xml:space="preserve"> </w:t>
      </w:r>
      <w:r w:rsidR="00D15D50" w:rsidRPr="002B11B2">
        <w:rPr>
          <w:rFonts w:ascii="Arial" w:eastAsia="Arial" w:hAnsi="Arial" w:cs="Arial"/>
          <w:b/>
          <w:bCs/>
          <w:i/>
          <w:iCs/>
          <w:sz w:val="22"/>
          <w:szCs w:val="22"/>
        </w:rPr>
        <w:t>tumefaciens</w:t>
      </w:r>
      <w:r w:rsidR="00D15D50" w:rsidRPr="002B11B2">
        <w:rPr>
          <w:rFonts w:ascii="Arial" w:eastAsia="Arial" w:hAnsi="Arial" w:cs="Arial"/>
          <w:b/>
          <w:bCs/>
          <w:sz w:val="22"/>
          <w:szCs w:val="22"/>
        </w:rPr>
        <w:t xml:space="preserve"> </w:t>
      </w:r>
      <w:r w:rsidRPr="002B11B2">
        <w:rPr>
          <w:rFonts w:ascii="Arial" w:eastAsia="Arial" w:hAnsi="Arial" w:cs="Arial"/>
          <w:b/>
          <w:bCs/>
          <w:sz w:val="22"/>
          <w:szCs w:val="22"/>
        </w:rPr>
        <w:t>concentration on transient expression efficiency</w:t>
      </w:r>
      <w:r w:rsidR="00046B68">
        <w:rPr>
          <w:rFonts w:ascii="Arial" w:eastAsia="Arial" w:hAnsi="Arial" w:cs="Arial"/>
          <w:b/>
          <w:bCs/>
          <w:sz w:val="22"/>
          <w:szCs w:val="22"/>
        </w:rPr>
        <w:t xml:space="preserve"> in </w:t>
      </w:r>
      <w:r w:rsidR="00046B68" w:rsidRPr="00046B68">
        <w:rPr>
          <w:rFonts w:ascii="Arial" w:eastAsia="Arial" w:hAnsi="Arial" w:cs="Arial"/>
          <w:b/>
          <w:bCs/>
          <w:i/>
          <w:iCs/>
          <w:sz w:val="22"/>
          <w:szCs w:val="22"/>
        </w:rPr>
        <w:t>Arabidopsis thaliana</w:t>
      </w:r>
      <w:r w:rsidRPr="002B11B2">
        <w:rPr>
          <w:rFonts w:ascii="Arial" w:eastAsia="Arial" w:hAnsi="Arial" w:cs="Arial"/>
          <w:b/>
          <w:bCs/>
          <w:sz w:val="22"/>
          <w:szCs w:val="22"/>
        </w:rPr>
        <w:t>.</w:t>
      </w:r>
      <w:r w:rsidRPr="002B11B2">
        <w:rPr>
          <w:rFonts w:ascii="Arial" w:eastAsia="Arial" w:hAnsi="Arial" w:cs="Arial"/>
          <w:sz w:val="22"/>
          <w:szCs w:val="22"/>
        </w:rPr>
        <w:t xml:space="preserve"> </w:t>
      </w:r>
      <w:r w:rsidRPr="002B11B2">
        <w:rPr>
          <w:rFonts w:ascii="Arial" w:eastAsia="Arial" w:hAnsi="Arial" w:cs="Arial"/>
          <w:b/>
          <w:bCs/>
          <w:sz w:val="22"/>
          <w:szCs w:val="22"/>
        </w:rPr>
        <w:t>(A)</w:t>
      </w:r>
      <w:r w:rsidRPr="002B11B2">
        <w:rPr>
          <w:rFonts w:ascii="Arial" w:eastAsia="Arial" w:hAnsi="Arial" w:cs="Arial"/>
          <w:sz w:val="22"/>
          <w:szCs w:val="22"/>
        </w:rPr>
        <w:t xml:space="preserve"> </w:t>
      </w:r>
      <w:r w:rsidR="00FB1201" w:rsidRPr="002B11B2">
        <w:rPr>
          <w:rFonts w:ascii="Arial" w:eastAsia="Arial" w:hAnsi="Arial" w:cs="Arial"/>
          <w:sz w:val="22"/>
          <w:szCs w:val="22"/>
        </w:rPr>
        <w:t xml:space="preserve">Representative </w:t>
      </w:r>
      <w:r w:rsidR="000D3832">
        <w:rPr>
          <w:rFonts w:ascii="Arial" w:eastAsia="Arial" w:hAnsi="Arial" w:cs="Arial"/>
          <w:sz w:val="22"/>
          <w:szCs w:val="22"/>
        </w:rPr>
        <w:t>4</w:t>
      </w:r>
      <w:r w:rsidR="005C0050">
        <w:rPr>
          <w:rFonts w:ascii="Arial" w:eastAsia="Arial" w:hAnsi="Arial" w:cs="Arial"/>
          <w:sz w:val="22"/>
          <w:szCs w:val="22"/>
        </w:rPr>
        <w:t>-</w:t>
      </w:r>
      <w:r w:rsidR="00C76897">
        <w:rPr>
          <w:rFonts w:ascii="Arial" w:eastAsia="Arial" w:hAnsi="Arial" w:cs="Arial"/>
          <w:sz w:val="22"/>
          <w:szCs w:val="22"/>
        </w:rPr>
        <w:t>dp</w:t>
      </w:r>
      <w:r w:rsidR="000D3832">
        <w:rPr>
          <w:rFonts w:ascii="Arial" w:eastAsia="Arial" w:hAnsi="Arial" w:cs="Arial"/>
          <w:sz w:val="22"/>
          <w:szCs w:val="22"/>
        </w:rPr>
        <w:t>i</w:t>
      </w:r>
      <w:r w:rsidR="00C76897">
        <w:rPr>
          <w:rFonts w:ascii="Arial" w:eastAsia="Arial" w:hAnsi="Arial" w:cs="Arial"/>
          <w:sz w:val="22"/>
          <w:szCs w:val="22"/>
        </w:rPr>
        <w:t xml:space="preserve"> </w:t>
      </w:r>
      <w:r w:rsidR="00BC179C" w:rsidRPr="002B11B2">
        <w:rPr>
          <w:rFonts w:ascii="Arial" w:eastAsia="Arial" w:hAnsi="Arial" w:cs="Arial"/>
          <w:color w:val="000000" w:themeColor="text1"/>
          <w:sz w:val="22"/>
          <w:szCs w:val="22"/>
        </w:rPr>
        <w:t>fluorescence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 xml:space="preserve"> microscopy images of </w:t>
      </w:r>
      <w:r w:rsidR="537CBB13" w:rsidRPr="04ADC721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A</w:t>
      </w:r>
      <w:r w:rsidR="16678F42" w:rsidRPr="04ADC721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.</w:t>
      </w:r>
      <w:r w:rsidRPr="04ADC721">
        <w:rPr>
          <w:rFonts w:ascii="Arial" w:eastAsia="Arial" w:hAnsi="Arial" w:cs="Arial"/>
          <w:i/>
          <w:color w:val="000000" w:themeColor="text1"/>
          <w:sz w:val="22"/>
          <w:szCs w:val="22"/>
        </w:rPr>
        <w:t xml:space="preserve"> </w:t>
      </w:r>
      <w:r w:rsidR="00FB1201" w:rsidRPr="002B11B2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thaliana</w:t>
      </w:r>
      <w:r w:rsidR="00FB1201" w:rsidRPr="002B11B2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 xml:space="preserve">seedlings infected with </w:t>
      </w:r>
      <w:r w:rsidRPr="002B11B2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A. tumefaciens</w:t>
      </w:r>
      <w:r w:rsidR="005677EE" w:rsidRPr="002B11B2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 xml:space="preserve"> </w:t>
      </w:r>
      <w:r w:rsidR="005677EE" w:rsidRPr="002B11B2">
        <w:rPr>
          <w:rFonts w:ascii="Arial" w:eastAsia="Arial" w:hAnsi="Arial" w:cs="Arial"/>
          <w:color w:val="000000" w:themeColor="text1"/>
          <w:sz w:val="22"/>
          <w:szCs w:val="22"/>
        </w:rPr>
        <w:t>concentration of OD</w:t>
      </w:r>
      <w:r w:rsidR="005677EE" w:rsidRPr="002B11B2">
        <w:rPr>
          <w:rFonts w:ascii="Arial" w:eastAsia="Arial" w:hAnsi="Arial" w:cs="Arial"/>
          <w:color w:val="000000" w:themeColor="text1"/>
          <w:sz w:val="22"/>
          <w:szCs w:val="22"/>
          <w:vertAlign w:val="subscript"/>
        </w:rPr>
        <w:t>600</w:t>
      </w:r>
      <w:r w:rsidR="005677EE" w:rsidRPr="002B11B2">
        <w:rPr>
          <w:rFonts w:ascii="Arial" w:eastAsia="Arial" w:hAnsi="Arial" w:cs="Arial"/>
          <w:color w:val="000000" w:themeColor="text1"/>
          <w:sz w:val="22"/>
          <w:szCs w:val="22"/>
        </w:rPr>
        <w:t xml:space="preserve"> = 0.14, 0.3, </w:t>
      </w:r>
      <w:r w:rsidR="005C0050">
        <w:rPr>
          <w:rFonts w:ascii="Arial" w:eastAsia="Arial" w:hAnsi="Arial" w:cs="Arial"/>
          <w:color w:val="000000" w:themeColor="text1"/>
          <w:sz w:val="22"/>
          <w:szCs w:val="22"/>
        </w:rPr>
        <w:t>or</w:t>
      </w:r>
      <w:r w:rsidR="005677EE" w:rsidRPr="002B11B2">
        <w:rPr>
          <w:rFonts w:ascii="Arial" w:eastAsia="Arial" w:hAnsi="Arial" w:cs="Arial"/>
          <w:color w:val="000000" w:themeColor="text1"/>
          <w:sz w:val="22"/>
          <w:szCs w:val="22"/>
        </w:rPr>
        <w:t xml:space="preserve"> 0.5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 xml:space="preserve">. </w:t>
      </w:r>
      <w:r w:rsidR="00C20203">
        <w:rPr>
          <w:rFonts w:ascii="Arial" w:eastAsia="Arial" w:hAnsi="Arial" w:cs="Arial"/>
          <w:color w:val="000000" w:themeColor="text1"/>
          <w:sz w:val="22"/>
          <w:szCs w:val="22"/>
        </w:rPr>
        <w:t>All s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>cale bars: 500</w:t>
      </w:r>
      <w:r w:rsidR="007662B5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>µm.</w:t>
      </w:r>
      <w:r w:rsidRPr="002B11B2"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t xml:space="preserve"> (B)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 xml:space="preserve"> Relative expression of </w:t>
      </w:r>
      <w:r w:rsidR="00C33D26" w:rsidRPr="002B11B2">
        <w:rPr>
          <w:rFonts w:ascii="Arial" w:eastAsia="Arial" w:hAnsi="Arial" w:cs="Arial"/>
          <w:i/>
          <w:color w:val="000000" w:themeColor="text1"/>
          <w:sz w:val="22"/>
          <w:szCs w:val="22"/>
        </w:rPr>
        <w:t>YPET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00060F8A" w:rsidRPr="002B11B2">
        <w:rPr>
          <w:rFonts w:ascii="Arial" w:eastAsia="Arial" w:hAnsi="Arial" w:cs="Arial"/>
          <w:color w:val="000000" w:themeColor="text1"/>
          <w:sz w:val="22"/>
          <w:szCs w:val="22"/>
        </w:rPr>
        <w:t xml:space="preserve">via qPCR 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>in</w:t>
      </w:r>
      <w:r w:rsidR="00E5133E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000D3832">
        <w:rPr>
          <w:rFonts w:ascii="Arial" w:eastAsia="Arial" w:hAnsi="Arial" w:cs="Arial"/>
          <w:sz w:val="22"/>
          <w:szCs w:val="22"/>
        </w:rPr>
        <w:t>4-dpi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 xml:space="preserve"> seedlings infected with </w:t>
      </w:r>
      <w:r w:rsidRPr="002B11B2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 xml:space="preserve">A. tumefaciens 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>at</w:t>
      </w:r>
      <w:r w:rsidRPr="002B11B2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 xml:space="preserve"> 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>OD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  <w:vertAlign w:val="subscript"/>
        </w:rPr>
        <w:t>600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 xml:space="preserve"> = 0.14 or 0.3. </w:t>
      </w:r>
      <w:r w:rsidR="00FD166B" w:rsidRPr="00D94D45">
        <w:rPr>
          <w:rFonts w:ascii="Arial" w:eastAsia="Arial" w:hAnsi="Arial" w:cs="Arial"/>
          <w:color w:val="000000" w:themeColor="text1"/>
          <w:sz w:val="22"/>
          <w:szCs w:val="22"/>
        </w:rPr>
        <w:t>N = 3 biological replicates</w:t>
      </w:r>
      <w:r w:rsidR="00E23A82" w:rsidRPr="00D94D45">
        <w:rPr>
          <w:rFonts w:ascii="Arial" w:eastAsia="Arial" w:hAnsi="Arial" w:cs="Arial"/>
          <w:color w:val="000000" w:themeColor="text1"/>
          <w:sz w:val="22"/>
          <w:szCs w:val="22"/>
        </w:rPr>
        <w:t xml:space="preserve"> (each with 5 seedlings)</w:t>
      </w:r>
      <w:r w:rsidR="00FD166B" w:rsidRPr="00D94D45">
        <w:rPr>
          <w:rFonts w:ascii="Arial" w:eastAsia="Arial" w:hAnsi="Arial" w:cs="Arial"/>
          <w:color w:val="000000" w:themeColor="text1"/>
          <w:sz w:val="22"/>
          <w:szCs w:val="22"/>
        </w:rPr>
        <w:t>.</w:t>
      </w:r>
      <w:r w:rsidR="00AF2151" w:rsidRPr="00D94D45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00E23A82" w:rsidRPr="00E23A82">
        <w:rPr>
          <w:rFonts w:ascii="Arial" w:eastAsia="Arial" w:hAnsi="Arial" w:cs="Arial"/>
          <w:color w:val="000000" w:themeColor="text1"/>
          <w:sz w:val="22"/>
          <w:szCs w:val="22"/>
        </w:rPr>
        <w:t>The experiment was independently repeated three times with similar results.</w:t>
      </w:r>
      <w:r w:rsidR="00E23A82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="00AF2151">
        <w:rPr>
          <w:rFonts w:ascii="Arial" w:eastAsia="Arial" w:hAnsi="Arial" w:cs="Arial"/>
          <w:color w:val="000000" w:themeColor="text1"/>
          <w:sz w:val="22"/>
          <w:szCs w:val="22"/>
        </w:rPr>
        <w:t xml:space="preserve">Error bars denote </w:t>
      </w:r>
      <w:r w:rsidR="00F30B32">
        <w:rPr>
          <w:rFonts w:ascii="Arial" w:eastAsia="Arial" w:hAnsi="Arial" w:cs="Arial"/>
          <w:color w:val="000000" w:themeColor="text1"/>
          <w:sz w:val="22"/>
          <w:szCs w:val="22"/>
        </w:rPr>
        <w:t>standard error of mean.</w:t>
      </w:r>
      <w:r w:rsidR="00FD166B" w:rsidRPr="002B11B2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 xml:space="preserve">Statistical analysis was performed using a student’s </w:t>
      </w:r>
      <w:r w:rsidRPr="002B11B2">
        <w:rPr>
          <w:rFonts w:ascii="Arial" w:eastAsia="Arial" w:hAnsi="Arial" w:cs="Arial"/>
          <w:i/>
          <w:iCs/>
          <w:color w:val="000000" w:themeColor="text1"/>
          <w:sz w:val="22"/>
          <w:szCs w:val="22"/>
        </w:rPr>
        <w:t>t-</w:t>
      </w:r>
      <w:r w:rsidRPr="002B11B2">
        <w:rPr>
          <w:rFonts w:ascii="Arial" w:eastAsia="Arial" w:hAnsi="Arial" w:cs="Arial"/>
          <w:color w:val="000000" w:themeColor="text1"/>
          <w:sz w:val="22"/>
          <w:szCs w:val="22"/>
        </w:rPr>
        <w:t>test. ns, not significant</w:t>
      </w:r>
      <w:r w:rsidR="00B26030">
        <w:rPr>
          <w:rFonts w:ascii="Arial" w:eastAsia="Arial" w:hAnsi="Arial" w:cs="Arial"/>
          <w:color w:val="000000" w:themeColor="text1"/>
          <w:sz w:val="22"/>
          <w:szCs w:val="22"/>
        </w:rPr>
        <w:t xml:space="preserve"> with p-value 0.1605. </w:t>
      </w:r>
    </w:p>
    <w:p w14:paraId="04A22981" w14:textId="77777777" w:rsidR="004A5700" w:rsidRPr="002B11B2" w:rsidRDefault="004A5700" w:rsidP="00235E87">
      <w:pPr>
        <w:jc w:val="both"/>
        <w:rPr>
          <w:sz w:val="22"/>
          <w:szCs w:val="22"/>
        </w:rPr>
      </w:pPr>
    </w:p>
    <w:p w14:paraId="0C64A066" w14:textId="77777777" w:rsidR="002D3464" w:rsidRDefault="002D3464">
      <w:r>
        <w:br w:type="page"/>
      </w:r>
    </w:p>
    <w:p w14:paraId="54A52911" w14:textId="77777777" w:rsidR="008B19A7" w:rsidRDefault="002D3464" w:rsidP="003035EB">
      <w:r>
        <w:rPr>
          <w:noProof/>
        </w:rPr>
        <w:lastRenderedPageBreak/>
        <w:drawing>
          <wp:inline distT="0" distB="0" distL="0" distR="0" wp14:anchorId="795BFF93" wp14:editId="328A0953">
            <wp:extent cx="5943600" cy="5274830"/>
            <wp:effectExtent l="0" t="0" r="0" b="0"/>
            <wp:docPr id="62507292" name="Picture 1" descr="A collage of images of cell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507292" name="Picture 1" descr="A collage of images of cells&#10;&#10;AI-generated content may be incorrect.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3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2748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6D619E" w14:textId="1FB42E68" w:rsidR="00535E6E" w:rsidRPr="00E23A82" w:rsidRDefault="008B19A7" w:rsidP="00AD0130">
      <w:pPr>
        <w:jc w:val="both"/>
        <w:rPr>
          <w:rFonts w:ascii="Arial" w:eastAsia="Arial" w:hAnsi="Arial" w:cs="Arial"/>
          <w:color w:val="000000" w:themeColor="text1"/>
          <w:sz w:val="22"/>
          <w:szCs w:val="22"/>
        </w:rPr>
      </w:pPr>
      <w:r w:rsidRPr="003D3FF4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>Supplementary Figure 3</w:t>
      </w:r>
      <w:r w:rsidR="00E23A82" w:rsidRPr="003D3FF4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>. Optimization of vacuum and sonication parameters for VAST-mediated transformation efficiency and stress response in Arabidopsis.</w:t>
      </w:r>
      <w:r w:rsidR="003D3FF4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 </w:t>
      </w:r>
      <w:r w:rsidR="00E23A82" w:rsidRPr="003D3FF4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>(A, B)</w:t>
      </w:r>
      <w:r w:rsidR="00E23A82" w:rsidRPr="003D3FF4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 </w:t>
      </w:r>
      <w:r w:rsidR="00F856C7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Representative c</w:t>
      </w:r>
      <w:r w:rsidR="00E23A82" w:rsidRPr="003D3FF4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onfocal images showing YPET fluorescence in Arabidopsis seedlings subjected to different vacuum infiltration durations (2, 5, and 8 minutes) </w:t>
      </w:r>
      <w:r w:rsidR="00E23A82" w:rsidRPr="003D3FF4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(A) </w:t>
      </w:r>
      <w:r w:rsidR="00E23A82" w:rsidRPr="003D3FF4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and sonication times (10, 20, and 40 seconds) </w:t>
      </w:r>
      <w:r w:rsidR="00E23A82" w:rsidRPr="003D3FF4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>(B)</w:t>
      </w:r>
      <w:r w:rsidR="00E23A82" w:rsidRPr="003D3FF4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.</w:t>
      </w:r>
      <w:r w:rsidR="00E23A82" w:rsidRPr="003D3FF4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 </w:t>
      </w:r>
      <w:r w:rsidR="00E23A82" w:rsidRPr="003D3FF4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Top to bottom rows show bright-field, YPET fluorescence, and merged YPET + chlorophyll channels. Scale bars = 1 mm.</w:t>
      </w:r>
      <w:r w:rsidR="00D94D45" w:rsidRPr="003D3FF4">
        <w:rPr>
          <w:rFonts w:ascii="Arial" w:eastAsia="Arial" w:hAnsi="Arial" w:cs="Arial" w:hint="eastAsia"/>
          <w:b/>
          <w:bCs/>
          <w:color w:val="000000" w:themeColor="text1"/>
          <w:sz w:val="22"/>
          <w:szCs w:val="22"/>
          <w:highlight w:val="yellow"/>
          <w:lang w:eastAsia="zh-TW"/>
        </w:rPr>
        <w:t xml:space="preserve"> </w:t>
      </w:r>
      <w:r w:rsidR="00E23A82" w:rsidRPr="003D3FF4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>(C, D)</w:t>
      </w:r>
      <w:r w:rsidR="00E23A82" w:rsidRPr="003D3FF4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 qPCR analysis of YPET (left) and PR1 (right) gene expression following vacuum </w:t>
      </w:r>
      <w:r w:rsidR="00E23A82" w:rsidRPr="003D3FF4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(C) </w:t>
      </w:r>
      <w:r w:rsidR="00E23A82" w:rsidRPr="003D3FF4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and sonication </w:t>
      </w:r>
      <w:r w:rsidR="00E23A82" w:rsidRPr="003D3FF4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(D) </w:t>
      </w:r>
      <w:r w:rsidR="00E23A82" w:rsidRPr="003D3FF4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treatments. Data are normalized to the housekeeping gene EF1α. Bars represent mean ± standard error from </w:t>
      </w:r>
      <w:r w:rsidR="00546911" w:rsidRPr="003D3FF4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3</w:t>
      </w:r>
      <w:r w:rsidR="00E23A82" w:rsidRPr="003D3FF4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 biological replicates (each with 5 seedlings) from a representative experiment. The experiment was independently repeated three times with similar results. Statistical outliers were identified and excluded using </w:t>
      </w:r>
      <w:proofErr w:type="spellStart"/>
      <w:r w:rsidR="00E23A82" w:rsidRPr="003D3FF4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Grubbs’s</w:t>
      </w:r>
      <w:proofErr w:type="spellEnd"/>
      <w:r w:rsidR="00E23A82" w:rsidRPr="003D3FF4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 test. One-way ANOVA followed by Tukey’s test was used for statistical analysis. Significance levels: *p &lt; 0.0332; ns, not significant.</w:t>
      </w:r>
    </w:p>
    <w:p w14:paraId="5328A942" w14:textId="77777777" w:rsidR="00535E6E" w:rsidRDefault="00535E6E" w:rsidP="00AD0130">
      <w:pPr>
        <w:jc w:val="both"/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39B59785" w14:textId="02F065F8" w:rsidR="00535E6E" w:rsidRDefault="00535E6E" w:rsidP="00AD0130">
      <w:pPr>
        <w:jc w:val="both"/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7B3C3923" w14:textId="77777777" w:rsidR="00535E6E" w:rsidRDefault="00535E6E" w:rsidP="00517914">
      <w:pPr>
        <w:jc w:val="both"/>
      </w:pPr>
      <w:r>
        <w:rPr>
          <w:noProof/>
        </w:rPr>
        <w:lastRenderedPageBreak/>
        <w:drawing>
          <wp:inline distT="0" distB="0" distL="0" distR="0" wp14:anchorId="79EBF518" wp14:editId="7E4A50A4">
            <wp:extent cx="4056294" cy="4572000"/>
            <wp:effectExtent l="0" t="0" r="0" b="0"/>
            <wp:docPr id="1903391053" name="Picture 2" descr="A collage of images of different cell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3391053" name="Picture 2" descr="A collage of images of different cells&#10;&#10;AI-generated content may be incorrect.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6294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68DFC3" w14:textId="76427805" w:rsidR="00535E6E" w:rsidRDefault="00535E6E" w:rsidP="00517914">
      <w:pPr>
        <w:jc w:val="both"/>
        <w:rPr>
          <w:rFonts w:ascii="Arial" w:eastAsia="Arial" w:hAnsi="Arial" w:cs="Arial"/>
          <w:color w:val="000000" w:themeColor="text1"/>
          <w:sz w:val="22"/>
          <w:szCs w:val="22"/>
        </w:rPr>
      </w:pPr>
      <w:r w:rsidRPr="009E7318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>Supplementary Figure 4.</w:t>
      </w:r>
      <w:r w:rsidR="00873F51" w:rsidRPr="009E7318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 Validation of plant-specific expression of YPET</w:t>
      </w:r>
      <w:r w:rsidR="00873F51" w:rsidRPr="009E7318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. Arabidopsis seedlings were transformed with a YPET construct containing </w:t>
      </w:r>
      <w:r w:rsidR="00300A0C" w:rsidRPr="009E7318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the </w:t>
      </w:r>
      <w:r w:rsidR="00300A0C" w:rsidRPr="009E7318">
        <w:rPr>
          <w:rFonts w:ascii="Arial" w:eastAsia="Arial" w:hAnsi="Arial" w:cs="Arial"/>
          <w:sz w:val="22"/>
          <w:szCs w:val="22"/>
          <w:highlight w:val="yellow"/>
        </w:rPr>
        <w:t>second intron of the ST-LS1 gene</w:t>
      </w:r>
      <w:r w:rsidR="005A39FE">
        <w:rPr>
          <w:rFonts w:ascii="Arial" w:eastAsia="Arial" w:hAnsi="Arial" w:cs="Arial"/>
          <w:sz w:val="22"/>
          <w:szCs w:val="22"/>
          <w:highlight w:val="yellow"/>
        </w:rPr>
        <w:t xml:space="preserve"> </w:t>
      </w:r>
      <w:r w:rsidR="00300A0C" w:rsidRPr="009E7318">
        <w:rPr>
          <w:rFonts w:ascii="Arial" w:eastAsia="Arial" w:hAnsi="Arial" w:cs="Arial"/>
          <w:sz w:val="22"/>
          <w:szCs w:val="22"/>
          <w:highlight w:val="yellow"/>
        </w:rPr>
        <w:t>from potato</w:t>
      </w:r>
      <w:r w:rsidR="00300A0C" w:rsidRPr="009E7318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 </w:t>
      </w:r>
      <w:r w:rsidR="00873F51" w:rsidRPr="009E7318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to ensure expression originates from plant cells. Strong YPET fluorescence was observed in the Intron group but not in the mock-treated control, confirming plant-specific expression. Images show YPET fluorescence (top) and merged YPET + chlorophyll (bottom). Scale bars = 1 mm.</w:t>
      </w:r>
    </w:p>
    <w:p w14:paraId="669EAACE" w14:textId="1A5C0951" w:rsidR="005A39FE" w:rsidRPr="005A39FE" w:rsidRDefault="005A39FE" w:rsidP="005A39FE">
      <w:pPr>
        <w:pStyle w:val="Bibliography"/>
        <w:rPr>
          <w:rFonts w:ascii="Arial" w:hAnsi="Arial" w:cs="Arial"/>
          <w:color w:val="000000"/>
          <w:sz w:val="22"/>
        </w:rPr>
      </w:pPr>
      <w: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fldChar w:fldCharType="begin"/>
      </w:r>
      <w: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instrText xml:space="preserve"> ADDIN ZOTERO_BIBL {"uncited":[],"omitted":[],"custom":[]} CSL_BIBLIOGRAPHY </w:instrText>
      </w:r>
      <w: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fldChar w:fldCharType="separate"/>
      </w:r>
    </w:p>
    <w:p w14:paraId="1037AB1F" w14:textId="42142BA2" w:rsidR="005A39FE" w:rsidRDefault="005A39FE" w:rsidP="00517914">
      <w:pPr>
        <w:jc w:val="both"/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  <w: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fldChar w:fldCharType="end"/>
      </w:r>
    </w:p>
    <w:p w14:paraId="14426BE6" w14:textId="77777777" w:rsidR="005C3FA3" w:rsidRDefault="005C3FA3" w:rsidP="00517914">
      <w:pPr>
        <w:jc w:val="both"/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4435C9DE" w14:textId="77777777" w:rsidR="005C3FA3" w:rsidRDefault="005C3FA3" w:rsidP="00535E6E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0EC33AC6" w14:textId="77777777" w:rsidR="005C3FA3" w:rsidRDefault="005C3FA3" w:rsidP="00535E6E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442B23A4" w14:textId="77777777" w:rsidR="005C3FA3" w:rsidRDefault="005C3FA3" w:rsidP="00535E6E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01BB6CFF" w14:textId="77777777" w:rsidR="005C3FA3" w:rsidRDefault="005C3FA3" w:rsidP="00535E6E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58754C20" w14:textId="77777777" w:rsidR="005C3FA3" w:rsidRDefault="005C3FA3" w:rsidP="00535E6E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361E77A2" w14:textId="77777777" w:rsidR="005C3FA3" w:rsidRDefault="005C3FA3" w:rsidP="00535E6E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2D6B3493" w14:textId="0AAE3258" w:rsidR="005C3FA3" w:rsidRDefault="005C3FA3" w:rsidP="003035EB">
      <w:r>
        <w:rPr>
          <w:noProof/>
        </w:rPr>
        <mc:AlternateContent>
          <mc:Choice Requires="wpg">
            <w:drawing>
              <wp:anchor distT="0" distB="0" distL="114300" distR="114300" simplePos="0" relativeHeight="251660299" behindDoc="0" locked="0" layoutInCell="1" allowOverlap="1" wp14:anchorId="3C8AD715" wp14:editId="682D160E">
                <wp:simplePos x="0" y="0"/>
                <wp:positionH relativeFrom="column">
                  <wp:posOffset>125730</wp:posOffset>
                </wp:positionH>
                <wp:positionV relativeFrom="paragraph">
                  <wp:posOffset>-27</wp:posOffset>
                </wp:positionV>
                <wp:extent cx="3516065" cy="6126480"/>
                <wp:effectExtent l="0" t="0" r="1905" b="0"/>
                <wp:wrapSquare wrapText="bothSides"/>
                <wp:docPr id="1619220649" name="Group 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3516065" cy="6126480"/>
                          <a:chOff x="0" y="0"/>
                          <a:chExt cx="2981325" cy="5194742"/>
                        </a:xfrm>
                      </wpg:grpSpPr>
                      <pic:pic xmlns:pic="http://schemas.openxmlformats.org/drawingml/2006/picture">
                        <pic:nvPicPr>
                          <pic:cNvPr id="2118476135" name="Picture 3" descr="A collage of images of plants&#10;&#10;AI-generated content may be incorrect.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1104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2631882"/>
                            <a:ext cx="2905760" cy="25628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457310234" name="Picture 3" descr="A collage of images of plants&#10;&#10;AI-generated content may be incorrect.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4983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81325" cy="25628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B6CC394" id="Group 4" o:spid="_x0000_s1026" style="position:absolute;margin-left:9.9pt;margin-top:0;width:276.85pt;height:482.4pt;z-index:251660299;mso-width-relative:margin;mso-height-relative:margin" coordsize="29813,51947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">
                <o:lock v:ext="edit" aspectratio="t"/>
                <v:shape id="Picture 3" o:spid="_x0000_s1027" type="#_x0000_t75" alt="A collage of images of plants&#10;&#10;AI-generated content may be incorrect." style="position:absolute;top:26318;width:29057;height:2562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">
                  <v:imagedata r:id="rId20" o:title="A collage of images of plants&#10;&#10;AI-generated content may be incorrect" cropleft="33492f"/>
                </v:shape>
                <v:shape id="Picture 3" o:spid="_x0000_s1028" type="#_x0000_t75" alt="A collage of images of plants&#10;&#10;AI-generated content may be incorrect." style="position:absolute;width:29813;height:25628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">
                  <v:imagedata r:id="rId21" o:title="A collage of images of plants&#10;&#10;AI-generated content may be incorrect" cropright="32659f"/>
                </v:shape>
                <w10:wrap type="square"/>
              </v:group>
            </w:pict>
          </mc:Fallback>
        </mc:AlternateContent>
      </w:r>
    </w:p>
    <w:p w14:paraId="3B1CF6B6" w14:textId="18C1995D" w:rsidR="005C3FA3" w:rsidRDefault="005C3FA3" w:rsidP="003035EB"/>
    <w:p w14:paraId="1631883C" w14:textId="77777777" w:rsidR="005C3FA3" w:rsidRDefault="005C3FA3" w:rsidP="003035EB"/>
    <w:p w14:paraId="4AF71D48" w14:textId="77777777" w:rsidR="005C3FA3" w:rsidRDefault="005C3FA3" w:rsidP="003035EB"/>
    <w:p w14:paraId="660511D0" w14:textId="77777777" w:rsidR="005C3FA3" w:rsidRDefault="005C3FA3" w:rsidP="003035EB"/>
    <w:p w14:paraId="0CFA2194" w14:textId="77777777" w:rsidR="005C3FA3" w:rsidRDefault="005C3FA3" w:rsidP="003035EB"/>
    <w:p w14:paraId="20D42093" w14:textId="77777777" w:rsidR="005C3FA3" w:rsidRDefault="005C3FA3" w:rsidP="003035EB"/>
    <w:p w14:paraId="60EB7787" w14:textId="77777777" w:rsidR="005C3FA3" w:rsidRDefault="005C3FA3" w:rsidP="003035EB"/>
    <w:p w14:paraId="1C4D3015" w14:textId="77777777" w:rsidR="005C3FA3" w:rsidRDefault="005C3FA3" w:rsidP="003035EB"/>
    <w:p w14:paraId="4E612A80" w14:textId="77777777" w:rsidR="005C3FA3" w:rsidRDefault="005C3FA3" w:rsidP="003035EB"/>
    <w:p w14:paraId="5133548E" w14:textId="77777777" w:rsidR="005C3FA3" w:rsidRDefault="005C3FA3" w:rsidP="003035EB"/>
    <w:p w14:paraId="5B974E44" w14:textId="77777777" w:rsidR="005C3FA3" w:rsidRDefault="005C3FA3" w:rsidP="003035EB"/>
    <w:p w14:paraId="2E10E9A9" w14:textId="77777777" w:rsidR="005C3FA3" w:rsidRDefault="005C3FA3" w:rsidP="003035EB"/>
    <w:p w14:paraId="204A40D8" w14:textId="77777777" w:rsidR="005C3FA3" w:rsidRDefault="005C3FA3" w:rsidP="003035EB"/>
    <w:p w14:paraId="17465B38" w14:textId="77777777" w:rsidR="005C3FA3" w:rsidRDefault="005C3FA3" w:rsidP="003035EB"/>
    <w:p w14:paraId="2EE5C0E3" w14:textId="77777777" w:rsidR="005C3FA3" w:rsidRDefault="005C3FA3" w:rsidP="003035EB"/>
    <w:p w14:paraId="1DC47B37" w14:textId="77777777" w:rsidR="005C3FA3" w:rsidRDefault="005C3FA3" w:rsidP="003035EB"/>
    <w:p w14:paraId="42960307" w14:textId="77777777" w:rsidR="005C3FA3" w:rsidRDefault="005C3FA3" w:rsidP="003035EB"/>
    <w:p w14:paraId="42E9DA2E" w14:textId="77777777" w:rsidR="005C3FA3" w:rsidRDefault="005C3FA3" w:rsidP="003035EB"/>
    <w:p w14:paraId="36383593" w14:textId="77777777" w:rsidR="005C3FA3" w:rsidRDefault="005C3FA3" w:rsidP="003035EB"/>
    <w:p w14:paraId="028B13D2" w14:textId="57A82C60" w:rsidR="005C3FA3" w:rsidRPr="00D82535" w:rsidRDefault="005C3FA3" w:rsidP="000921B7">
      <w:pPr>
        <w:jc w:val="both"/>
        <w:rPr>
          <w:rFonts w:ascii="Arial" w:eastAsia="Arial" w:hAnsi="Arial" w:cs="Arial"/>
          <w:color w:val="000000" w:themeColor="text1"/>
          <w:sz w:val="22"/>
          <w:szCs w:val="22"/>
        </w:rPr>
      </w:pPr>
      <w:r w:rsidRPr="000921B7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>Supplementary Figure 5.</w:t>
      </w:r>
      <w:r w:rsidR="00D82535" w:rsidRPr="000921B7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 VAST enables transformation in soil-grown Arabidopsis plants. </w:t>
      </w:r>
      <w:r w:rsidR="00D82535" w:rsidRPr="000921B7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YPET fluorescence was observed in soil-grown plants following VAST treatment, while no signal was detected in mock-treated controls. Images show bright-field (top), YPET fluorescence (middle), and merged YPET + chlorophyll (bottom). Scale bars = 1 mm.</w:t>
      </w:r>
    </w:p>
    <w:p w14:paraId="3FFA5B3D" w14:textId="77777777" w:rsidR="005C3FA3" w:rsidRDefault="005C3FA3" w:rsidP="003035EB"/>
    <w:p w14:paraId="2830375B" w14:textId="77777777" w:rsidR="004B3EB2" w:rsidRDefault="004B3EB2" w:rsidP="003035EB"/>
    <w:p w14:paraId="11A104BF" w14:textId="77777777" w:rsidR="004B3EB2" w:rsidRDefault="004B3EB2" w:rsidP="003035EB"/>
    <w:p w14:paraId="6917E2A4" w14:textId="77777777" w:rsidR="004B2BD7" w:rsidRDefault="004B2BD7" w:rsidP="003035EB"/>
    <w:p w14:paraId="55B2B630" w14:textId="77777777" w:rsidR="004B2BD7" w:rsidRDefault="004B2BD7" w:rsidP="003035EB"/>
    <w:p w14:paraId="35A8A372" w14:textId="697E2E27" w:rsidR="004B2BD7" w:rsidRDefault="004B2BD7" w:rsidP="004B2BD7">
      <w:r>
        <w:rPr>
          <w:noProof/>
        </w:rPr>
        <w:drawing>
          <wp:inline distT="0" distB="0" distL="0" distR="0" wp14:anchorId="1F689E6F" wp14:editId="0B92BCC7">
            <wp:extent cx="5894602" cy="5029200"/>
            <wp:effectExtent l="0" t="0" r="0" b="0"/>
            <wp:docPr id="1823476639" name="Picture 1" descr="A collage of images of plan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3476639" name="Picture 1" descr="A collage of images of plants&#10;&#10;Description automatically generated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38"/>
                    <a:stretch/>
                  </pic:blipFill>
                  <pic:spPr bwMode="auto">
                    <a:xfrm>
                      <a:off x="0" y="0"/>
                      <a:ext cx="5894602" cy="5029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931B2A" w14:textId="1F6464DD" w:rsidR="004B2BD7" w:rsidRPr="00367213" w:rsidRDefault="004B2BD7" w:rsidP="004B2BD7">
      <w:pPr>
        <w:jc w:val="both"/>
        <w:rPr>
          <w:rFonts w:ascii="Arial" w:hAnsi="Arial" w:cs="Arial"/>
          <w:sz w:val="22"/>
          <w:szCs w:val="22"/>
        </w:rPr>
      </w:pPr>
      <w:r w:rsidRPr="00367213">
        <w:rPr>
          <w:rFonts w:ascii="Arial" w:hAnsi="Arial" w:cs="Arial"/>
          <w:b/>
          <w:bCs/>
          <w:sz w:val="22"/>
          <w:szCs w:val="22"/>
        </w:rPr>
        <w:t xml:space="preserve">Supplementary Figure </w:t>
      </w:r>
      <w:r>
        <w:rPr>
          <w:rFonts w:ascii="Arial" w:hAnsi="Arial" w:cs="Arial"/>
          <w:b/>
          <w:bCs/>
          <w:sz w:val="22"/>
          <w:szCs w:val="22"/>
        </w:rPr>
        <w:t>6</w:t>
      </w:r>
      <w:r w:rsidRPr="00367213">
        <w:rPr>
          <w:rFonts w:ascii="Arial" w:hAnsi="Arial" w:cs="Arial"/>
          <w:b/>
          <w:bCs/>
          <w:sz w:val="22"/>
          <w:szCs w:val="22"/>
        </w:rPr>
        <w:t>.</w:t>
      </w:r>
      <w:r w:rsidRPr="00367213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Representative f</w:t>
      </w:r>
      <w:r w:rsidRPr="00367213">
        <w:rPr>
          <w:rFonts w:ascii="Arial" w:hAnsi="Arial" w:cs="Arial"/>
          <w:sz w:val="22"/>
          <w:szCs w:val="22"/>
        </w:rPr>
        <w:t>luorescence microscopy image</w:t>
      </w:r>
      <w:r>
        <w:rPr>
          <w:rFonts w:ascii="Arial" w:hAnsi="Arial" w:cs="Arial"/>
          <w:sz w:val="22"/>
          <w:szCs w:val="22"/>
        </w:rPr>
        <w:t xml:space="preserve"> sets</w:t>
      </w:r>
      <w:r w:rsidRPr="00367213">
        <w:rPr>
          <w:rFonts w:ascii="Arial" w:hAnsi="Arial" w:cs="Arial"/>
          <w:sz w:val="22"/>
          <w:szCs w:val="22"/>
        </w:rPr>
        <w:t xml:space="preserve"> of </w:t>
      </w:r>
      <w:r w:rsidRPr="04ADC721">
        <w:rPr>
          <w:rFonts w:ascii="Arial" w:hAnsi="Arial" w:cs="Arial"/>
          <w:i/>
          <w:iCs/>
          <w:sz w:val="22"/>
          <w:szCs w:val="22"/>
        </w:rPr>
        <w:t>A.</w:t>
      </w:r>
      <w:r w:rsidRPr="00367213">
        <w:rPr>
          <w:rFonts w:ascii="Arial" w:hAnsi="Arial" w:cs="Arial"/>
          <w:i/>
          <w:iCs/>
          <w:sz w:val="22"/>
          <w:szCs w:val="22"/>
        </w:rPr>
        <w:t xml:space="preserve"> thaliana</w:t>
      </w:r>
      <w:r w:rsidRPr="00367213">
        <w:rPr>
          <w:rFonts w:ascii="Arial" w:hAnsi="Arial" w:cs="Arial"/>
          <w:sz w:val="22"/>
          <w:szCs w:val="22"/>
        </w:rPr>
        <w:t xml:space="preserve"> seedlings at </w:t>
      </w:r>
      <w:r>
        <w:rPr>
          <w:rFonts w:ascii="Arial" w:hAnsi="Arial" w:cs="Arial"/>
          <w:sz w:val="22"/>
          <w:szCs w:val="22"/>
        </w:rPr>
        <w:t>4dpi</w:t>
      </w:r>
      <w:r w:rsidRPr="00367213">
        <w:rPr>
          <w:rFonts w:ascii="Arial" w:hAnsi="Arial" w:cs="Arial"/>
          <w:sz w:val="22"/>
          <w:szCs w:val="22"/>
        </w:rPr>
        <w:t xml:space="preserve"> using </w:t>
      </w:r>
      <w:r w:rsidRPr="00367213">
        <w:rPr>
          <w:rFonts w:ascii="Arial" w:hAnsi="Arial" w:cs="Arial"/>
          <w:b/>
          <w:bCs/>
          <w:sz w:val="22"/>
          <w:szCs w:val="22"/>
        </w:rPr>
        <w:t>(A)</w:t>
      </w:r>
      <w:r w:rsidRPr="00367213">
        <w:rPr>
          <w:rFonts w:ascii="Arial" w:hAnsi="Arial" w:cs="Arial"/>
          <w:sz w:val="22"/>
          <w:szCs w:val="22"/>
        </w:rPr>
        <w:t xml:space="preserve"> AGROBEST, </w:t>
      </w:r>
      <w:r w:rsidRPr="00367213">
        <w:rPr>
          <w:rFonts w:ascii="Arial" w:hAnsi="Arial" w:cs="Arial"/>
          <w:b/>
          <w:bCs/>
          <w:sz w:val="22"/>
          <w:szCs w:val="22"/>
        </w:rPr>
        <w:t>(B)</w:t>
      </w:r>
      <w:r w:rsidRPr="00367213">
        <w:rPr>
          <w:rFonts w:ascii="Arial" w:hAnsi="Arial" w:cs="Arial"/>
          <w:sz w:val="22"/>
          <w:szCs w:val="22"/>
        </w:rPr>
        <w:t xml:space="preserve"> Fast-</w:t>
      </w:r>
      <w:proofErr w:type="spellStart"/>
      <w:r w:rsidRPr="00367213">
        <w:rPr>
          <w:rFonts w:ascii="Arial" w:hAnsi="Arial" w:cs="Arial"/>
          <w:sz w:val="22"/>
          <w:szCs w:val="22"/>
        </w:rPr>
        <w:t>TrACC</w:t>
      </w:r>
      <w:proofErr w:type="spellEnd"/>
      <w:r w:rsidRPr="00367213">
        <w:rPr>
          <w:rFonts w:ascii="Arial" w:hAnsi="Arial" w:cs="Arial"/>
          <w:sz w:val="22"/>
          <w:szCs w:val="22"/>
        </w:rPr>
        <w:t xml:space="preserve">, </w:t>
      </w:r>
      <w:r w:rsidRPr="00367213">
        <w:rPr>
          <w:rFonts w:ascii="Arial" w:hAnsi="Arial" w:cs="Arial"/>
          <w:b/>
          <w:bCs/>
          <w:sz w:val="22"/>
          <w:szCs w:val="22"/>
        </w:rPr>
        <w:t>(C)</w:t>
      </w:r>
      <w:r w:rsidRPr="00367213">
        <w:rPr>
          <w:rFonts w:ascii="Arial" w:hAnsi="Arial" w:cs="Arial"/>
          <w:sz w:val="22"/>
          <w:szCs w:val="22"/>
        </w:rPr>
        <w:t xml:space="preserve"> VAST, and </w:t>
      </w:r>
      <w:r w:rsidRPr="00367213">
        <w:rPr>
          <w:rFonts w:ascii="Arial" w:hAnsi="Arial" w:cs="Arial"/>
          <w:b/>
          <w:bCs/>
          <w:sz w:val="22"/>
          <w:szCs w:val="22"/>
        </w:rPr>
        <w:t>(D)</w:t>
      </w:r>
      <w:r w:rsidRPr="00367213">
        <w:rPr>
          <w:rFonts w:ascii="Arial" w:hAnsi="Arial" w:cs="Arial"/>
          <w:sz w:val="22"/>
          <w:szCs w:val="22"/>
        </w:rPr>
        <w:t xml:space="preserve"> mock </w:t>
      </w:r>
      <w:r>
        <w:rPr>
          <w:rFonts w:ascii="Arial" w:hAnsi="Arial" w:cs="Arial"/>
          <w:sz w:val="22"/>
          <w:szCs w:val="22"/>
        </w:rPr>
        <w:t xml:space="preserve">treatment without </w:t>
      </w:r>
      <w:r w:rsidRPr="00664381">
        <w:rPr>
          <w:rFonts w:ascii="Arial" w:hAnsi="Arial" w:cs="Arial"/>
          <w:i/>
          <w:iCs/>
          <w:sz w:val="22"/>
          <w:szCs w:val="22"/>
        </w:rPr>
        <w:t>A</w:t>
      </w:r>
      <w:r>
        <w:rPr>
          <w:rFonts w:ascii="Arial" w:hAnsi="Arial" w:cs="Arial"/>
          <w:i/>
          <w:iCs/>
          <w:sz w:val="22"/>
          <w:szCs w:val="22"/>
        </w:rPr>
        <w:t>. tumefaciens</w:t>
      </w:r>
      <w:r>
        <w:rPr>
          <w:rFonts w:ascii="Arial" w:hAnsi="Arial" w:cs="Arial"/>
          <w:sz w:val="22"/>
          <w:szCs w:val="22"/>
        </w:rPr>
        <w:t xml:space="preserve"> infection (negative control)</w:t>
      </w:r>
      <w:r w:rsidRPr="00367213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All s</w:t>
      </w:r>
      <w:r w:rsidRPr="00367213">
        <w:rPr>
          <w:rFonts w:ascii="Arial" w:hAnsi="Arial" w:cs="Arial"/>
          <w:sz w:val="22"/>
          <w:szCs w:val="22"/>
        </w:rPr>
        <w:t>cale bar</w:t>
      </w:r>
      <w:r>
        <w:rPr>
          <w:rFonts w:ascii="Arial" w:hAnsi="Arial" w:cs="Arial"/>
          <w:sz w:val="22"/>
          <w:szCs w:val="22"/>
        </w:rPr>
        <w:t>s</w:t>
      </w:r>
      <w:r w:rsidRPr="00367213">
        <w:rPr>
          <w:rFonts w:ascii="Arial" w:hAnsi="Arial" w:cs="Arial"/>
          <w:sz w:val="22"/>
          <w:szCs w:val="22"/>
        </w:rPr>
        <w:t>: 1 mm. Channels: Bright-field, YPET fluorescence (yellow), and Chlorophyll (red) overlaid with YPET.</w:t>
      </w:r>
    </w:p>
    <w:p w14:paraId="3DBAD14F" w14:textId="560DBA1E" w:rsidR="004B3EB2" w:rsidRDefault="004B2BD7" w:rsidP="00E1142A">
      <w:pPr>
        <w:jc w:val="both"/>
      </w:pPr>
      <w:r>
        <w:br w:type="page"/>
      </w:r>
    </w:p>
    <w:p w14:paraId="02908429" w14:textId="77777777" w:rsidR="000E0CE0" w:rsidRDefault="000E0CE0" w:rsidP="008F003F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704DAEE5" w14:textId="5953049C" w:rsidR="000E0CE0" w:rsidRDefault="000E0CE0" w:rsidP="008F003F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  <w:r>
        <w:rPr>
          <w:rFonts w:ascii="Arial" w:eastAsia="Arial" w:hAnsi="Arial" w:cs="Arial"/>
          <w:b/>
          <w:bCs/>
          <w:noProof/>
          <w:color w:val="000000" w:themeColor="text1"/>
          <w:sz w:val="22"/>
          <w:szCs w:val="22"/>
        </w:rPr>
        <w:drawing>
          <wp:inline distT="0" distB="0" distL="0" distR="0" wp14:anchorId="60E4C07E" wp14:editId="412271E7">
            <wp:extent cx="5943600" cy="5011420"/>
            <wp:effectExtent l="0" t="0" r="0" b="5080"/>
            <wp:docPr id="1971646425" name="Picture 6" descr="A collage of green plant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1646425" name="Picture 6" descr="A collage of green plants&#10;&#10;AI-generated content may be incorrect.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011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57296" w14:textId="030C1914" w:rsidR="000E0CE0" w:rsidRDefault="000E0CE0" w:rsidP="0065728E">
      <w:pPr>
        <w:jc w:val="both"/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  <w:r w:rsidRPr="0065728E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Supplementary Figure </w:t>
      </w:r>
      <w:r w:rsidR="007E0ED0" w:rsidRPr="0065728E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>7</w:t>
      </w:r>
      <w:r w:rsidRPr="0065728E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>.</w:t>
      </w:r>
      <w:r w:rsidR="00396727" w:rsidRPr="0065728E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 </w:t>
      </w:r>
      <w:r w:rsidR="00396727" w:rsidRPr="0065728E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Bright-field images showing leaf tissue condition following transformation with different methods</w:t>
      </w:r>
      <w:r w:rsidR="00FA4331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 of Mock, VAST, AGROBEST, and Fast-</w:t>
      </w:r>
      <w:proofErr w:type="spellStart"/>
      <w:r w:rsidR="00FA4331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TrACC</w:t>
      </w:r>
      <w:proofErr w:type="spellEnd"/>
      <w:r w:rsidR="00FA4331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. </w:t>
      </w:r>
      <w:r w:rsidR="00396727" w:rsidRPr="0065728E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Five representative seedlings are shown for each condition. Scale bars = 1 mm.</w:t>
      </w:r>
    </w:p>
    <w:p w14:paraId="1EDE9756" w14:textId="77777777" w:rsidR="00F3723E" w:rsidRDefault="00F3723E" w:rsidP="000E0CE0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7FA05BD7" w14:textId="77777777" w:rsidR="00F3723E" w:rsidRDefault="00F3723E" w:rsidP="000E0CE0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30453858" w14:textId="77777777" w:rsidR="00F3723E" w:rsidRDefault="00F3723E" w:rsidP="000E0CE0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16FED286" w14:textId="77777777" w:rsidR="00F3723E" w:rsidRDefault="00F3723E" w:rsidP="000E0CE0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335A9C97" w14:textId="77777777" w:rsidR="00F3723E" w:rsidRDefault="00F3723E" w:rsidP="000E0CE0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52F394D0" w14:textId="77777777" w:rsidR="00F3723E" w:rsidRDefault="00F3723E" w:rsidP="000E0CE0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4BDCB214" w14:textId="77777777" w:rsidR="00F3723E" w:rsidRDefault="00F3723E" w:rsidP="000E0CE0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4A3E38FD" w14:textId="77777777" w:rsidR="00F3723E" w:rsidRDefault="00F3723E" w:rsidP="000E0CE0">
      <w:pPr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</w:pPr>
    </w:p>
    <w:p w14:paraId="5490C6FE" w14:textId="577B8914" w:rsidR="00F3723E" w:rsidRPr="00396727" w:rsidRDefault="00F3723E" w:rsidP="00C01521">
      <w:pPr>
        <w:jc w:val="both"/>
        <w:rPr>
          <w:rFonts w:ascii="Arial" w:eastAsia="Arial" w:hAnsi="Arial" w:cs="Arial"/>
          <w:color w:val="000000" w:themeColor="text1"/>
          <w:sz w:val="22"/>
          <w:szCs w:val="22"/>
        </w:rPr>
      </w:pPr>
      <w:r>
        <w:rPr>
          <w:noProof/>
        </w:rPr>
        <w:drawing>
          <wp:inline distT="0" distB="0" distL="0" distR="0" wp14:anchorId="49C73E29" wp14:editId="52798439">
            <wp:extent cx="5537673" cy="5486400"/>
            <wp:effectExtent l="0" t="0" r="0" b="0"/>
            <wp:docPr id="151756235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7562359" name="Picture 7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37673" cy="54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3723E">
        <w:rPr>
          <w:rFonts w:ascii="Arial" w:eastAsia="Arial" w:hAnsi="Arial" w:cs="Arial"/>
          <w:b/>
          <w:bCs/>
          <w:color w:val="000000" w:themeColor="text1"/>
          <w:sz w:val="22"/>
          <w:szCs w:val="22"/>
        </w:rPr>
        <w:t xml:space="preserve"> </w:t>
      </w:r>
      <w:r w:rsidRPr="00C01521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Supplementary Figure </w:t>
      </w:r>
      <w:r w:rsidR="002B3D9D" w:rsidRPr="00C01521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>8</w:t>
      </w:r>
      <w:r w:rsidRPr="00C01521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>.</w:t>
      </w:r>
      <w:r w:rsidR="00396727" w:rsidRPr="00C01521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 Assessment of oxidative stress levels in transformed seedlings via DAB staining. (A) </w:t>
      </w:r>
      <w:r w:rsidR="00396727" w:rsidRPr="00C01521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Representative images of Arabidopsis seedlings stained with DAB (3,3′-diaminobenzidine) to visualize hydrogen peroxide (H</w:t>
      </w:r>
      <w:r w:rsidR="00396727" w:rsidRPr="00C01521">
        <w:rPr>
          <w:rFonts w:ascii="Cambria Math" w:eastAsia="Arial" w:hAnsi="Cambria Math" w:cs="Cambria Math"/>
          <w:color w:val="000000" w:themeColor="text1"/>
          <w:sz w:val="22"/>
          <w:szCs w:val="22"/>
          <w:highlight w:val="yellow"/>
        </w:rPr>
        <w:t>₂</w:t>
      </w:r>
      <w:r w:rsidR="00396727" w:rsidRPr="00C01521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O</w:t>
      </w:r>
      <w:r w:rsidR="00396727" w:rsidRPr="00C01521">
        <w:rPr>
          <w:rFonts w:ascii="Cambria Math" w:eastAsia="Arial" w:hAnsi="Cambria Math" w:cs="Cambria Math"/>
          <w:color w:val="000000" w:themeColor="text1"/>
          <w:sz w:val="22"/>
          <w:szCs w:val="22"/>
          <w:highlight w:val="yellow"/>
        </w:rPr>
        <w:t>₂</w:t>
      </w:r>
      <w:r w:rsidR="00396727" w:rsidRPr="00C01521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) accumulation as an indicator of oxidative stress</w:t>
      </w:r>
      <w:r w:rsidR="00275DD0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 after transformation with </w:t>
      </w:r>
      <w:r w:rsidR="00275DD0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Mock, VAST, AGROBEST, and Fast-</w:t>
      </w:r>
      <w:proofErr w:type="spellStart"/>
      <w:r w:rsidR="00275DD0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TrACC</w:t>
      </w:r>
      <w:proofErr w:type="spellEnd"/>
      <w:r w:rsidR="00396727" w:rsidRPr="00C01521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.</w:t>
      </w:r>
      <w:r w:rsidR="000D051F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 </w:t>
      </w:r>
      <w:r w:rsidR="00396727" w:rsidRPr="00C01521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Brown precipitate indicates localized H</w:t>
      </w:r>
      <w:r w:rsidR="00396727" w:rsidRPr="00C01521">
        <w:rPr>
          <w:rFonts w:ascii="Cambria Math" w:eastAsia="Arial" w:hAnsi="Cambria Math" w:cs="Cambria Math"/>
          <w:color w:val="000000" w:themeColor="text1"/>
          <w:sz w:val="22"/>
          <w:szCs w:val="22"/>
          <w:highlight w:val="yellow"/>
        </w:rPr>
        <w:t>₂</w:t>
      </w:r>
      <w:r w:rsidR="00396727" w:rsidRPr="00C01521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O</w:t>
      </w:r>
      <w:r w:rsidR="00396727" w:rsidRPr="00C01521">
        <w:rPr>
          <w:rFonts w:ascii="Cambria Math" w:eastAsia="Arial" w:hAnsi="Cambria Math" w:cs="Cambria Math"/>
          <w:color w:val="000000" w:themeColor="text1"/>
          <w:sz w:val="22"/>
          <w:szCs w:val="22"/>
          <w:highlight w:val="yellow"/>
        </w:rPr>
        <w:t>₂</w:t>
      </w:r>
      <w:r w:rsidR="00396727" w:rsidRPr="00C01521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 accumulation. Scale bars = 1 mm. </w:t>
      </w:r>
      <w:r w:rsidR="00396727" w:rsidRPr="00C01521">
        <w:rPr>
          <w:rFonts w:ascii="Arial" w:eastAsia="Arial" w:hAnsi="Arial" w:cs="Arial"/>
          <w:b/>
          <w:bCs/>
          <w:color w:val="000000" w:themeColor="text1"/>
          <w:sz w:val="22"/>
          <w:szCs w:val="22"/>
          <w:highlight w:val="yellow"/>
        </w:rPr>
        <w:t xml:space="preserve">(B) </w:t>
      </w:r>
      <w:r w:rsidR="00396727" w:rsidRPr="00C01521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Quantification of DAB staining intensity. Bars represent mean ± standard deviation from </w:t>
      </w:r>
      <w:r w:rsidR="00D5100A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 xml:space="preserve">at least </w:t>
      </w:r>
      <w:r w:rsidR="00396727" w:rsidRPr="00C01521">
        <w:rPr>
          <w:rFonts w:ascii="Arial" w:eastAsia="Arial" w:hAnsi="Arial" w:cs="Arial"/>
          <w:color w:val="000000" w:themeColor="text1"/>
          <w:sz w:val="22"/>
          <w:szCs w:val="22"/>
          <w:highlight w:val="yellow"/>
        </w:rPr>
        <w:t>6 biological replicates. Statistical analysis was performed using one-way ANOVA with Tukey’s post hoc test. Significance levels: ****p &lt; 0.0001; ns = not significant.</w:t>
      </w:r>
    </w:p>
    <w:p w14:paraId="0FBEF12E" w14:textId="11DE3D53" w:rsidR="00165392" w:rsidRDefault="00E64730" w:rsidP="006C5CCE">
      <w:r>
        <w:br w:type="page"/>
      </w:r>
    </w:p>
    <w:p w14:paraId="4693F5A9" w14:textId="12DF8EC9" w:rsidR="00983545" w:rsidRDefault="00983545" w:rsidP="00235E87">
      <w:pPr>
        <w:jc w:val="both"/>
        <w:rPr>
          <w:lang w:eastAsia="zh-TW"/>
        </w:rPr>
      </w:pPr>
      <w:r>
        <w:rPr>
          <w:noProof/>
          <w:lang w:eastAsia="zh-TW"/>
        </w:rPr>
        <w:lastRenderedPageBreak/>
        <w:drawing>
          <wp:inline distT="0" distB="0" distL="0" distR="0" wp14:anchorId="25755DDB" wp14:editId="58150403">
            <wp:extent cx="5943600" cy="4931410"/>
            <wp:effectExtent l="0" t="0" r="0" b="0"/>
            <wp:docPr id="703867351" name="Picture 2" descr="A screenshot of a computer scree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3867351" name="Picture 2" descr="A screenshot of a computer screen&#10;&#10;AI-generated content may be incorrect.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31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DFA85F" w14:textId="6202BAB4" w:rsidR="007344D3" w:rsidRDefault="00490BE8" w:rsidP="00235E87">
      <w:pPr>
        <w:jc w:val="both"/>
        <w:rPr>
          <w:rFonts w:ascii="Arial" w:hAnsi="Arial" w:cs="Arial"/>
          <w:sz w:val="22"/>
          <w:szCs w:val="22"/>
        </w:rPr>
      </w:pPr>
      <w:r w:rsidRPr="00801786">
        <w:rPr>
          <w:rFonts w:ascii="Arial" w:hAnsi="Arial" w:cs="Arial"/>
          <w:b/>
          <w:bCs/>
          <w:sz w:val="22"/>
          <w:szCs w:val="22"/>
        </w:rPr>
        <w:t xml:space="preserve">Supplementary Figure </w:t>
      </w:r>
      <w:r w:rsidR="005C1309">
        <w:rPr>
          <w:rFonts w:ascii="Arial" w:hAnsi="Arial" w:cs="Arial"/>
          <w:b/>
          <w:bCs/>
          <w:sz w:val="22"/>
          <w:szCs w:val="22"/>
        </w:rPr>
        <w:t>9</w:t>
      </w:r>
      <w:r w:rsidRPr="00801786">
        <w:rPr>
          <w:rFonts w:ascii="Arial" w:hAnsi="Arial" w:cs="Arial"/>
          <w:b/>
          <w:bCs/>
          <w:sz w:val="22"/>
          <w:szCs w:val="22"/>
        </w:rPr>
        <w:t>.</w:t>
      </w:r>
      <w:r w:rsidRPr="00801786">
        <w:rPr>
          <w:rFonts w:ascii="Arial" w:hAnsi="Arial" w:cs="Arial"/>
          <w:sz w:val="22"/>
          <w:szCs w:val="22"/>
        </w:rPr>
        <w:t xml:space="preserve"> </w:t>
      </w:r>
      <w:r w:rsidR="007C68DE">
        <w:rPr>
          <w:rFonts w:ascii="Arial" w:hAnsi="Arial" w:cs="Arial"/>
          <w:sz w:val="22"/>
          <w:szCs w:val="22"/>
        </w:rPr>
        <w:t>Representative f</w:t>
      </w:r>
      <w:r w:rsidRPr="00801786">
        <w:rPr>
          <w:rFonts w:ascii="Arial" w:hAnsi="Arial" w:cs="Arial"/>
          <w:sz w:val="22"/>
          <w:szCs w:val="22"/>
        </w:rPr>
        <w:t>luorescence microscopy image</w:t>
      </w:r>
      <w:r w:rsidR="003D5045">
        <w:rPr>
          <w:rFonts w:ascii="Arial" w:hAnsi="Arial" w:cs="Arial"/>
          <w:sz w:val="22"/>
          <w:szCs w:val="22"/>
        </w:rPr>
        <w:t xml:space="preserve"> sets </w:t>
      </w:r>
      <w:r w:rsidRPr="00801786">
        <w:rPr>
          <w:rFonts w:ascii="Arial" w:hAnsi="Arial" w:cs="Arial"/>
          <w:sz w:val="22"/>
          <w:szCs w:val="22"/>
        </w:rPr>
        <w:t xml:space="preserve">of </w:t>
      </w:r>
      <w:r w:rsidRPr="04ADC721">
        <w:rPr>
          <w:rFonts w:ascii="Arial" w:hAnsi="Arial" w:cs="Arial"/>
          <w:i/>
          <w:iCs/>
          <w:sz w:val="22"/>
          <w:szCs w:val="22"/>
        </w:rPr>
        <w:t>A</w:t>
      </w:r>
      <w:r w:rsidR="3757BA0F" w:rsidRPr="04ADC721">
        <w:rPr>
          <w:rFonts w:ascii="Arial" w:hAnsi="Arial" w:cs="Arial"/>
          <w:i/>
          <w:iCs/>
          <w:sz w:val="22"/>
          <w:szCs w:val="22"/>
        </w:rPr>
        <w:t>.</w:t>
      </w:r>
      <w:r w:rsidRPr="00801786">
        <w:rPr>
          <w:rFonts w:ascii="Arial" w:hAnsi="Arial" w:cs="Arial"/>
          <w:i/>
          <w:iCs/>
          <w:sz w:val="22"/>
          <w:szCs w:val="22"/>
        </w:rPr>
        <w:t xml:space="preserve"> thaliana</w:t>
      </w:r>
      <w:r w:rsidRPr="00801786">
        <w:rPr>
          <w:rFonts w:ascii="Arial" w:hAnsi="Arial" w:cs="Arial"/>
          <w:sz w:val="22"/>
          <w:szCs w:val="22"/>
        </w:rPr>
        <w:t xml:space="preserve"> seedlings at </w:t>
      </w:r>
      <w:r w:rsidR="00A54D01">
        <w:rPr>
          <w:rFonts w:ascii="Arial" w:hAnsi="Arial" w:cs="Arial"/>
          <w:sz w:val="22"/>
          <w:szCs w:val="22"/>
        </w:rPr>
        <w:t>10-dpi</w:t>
      </w:r>
      <w:r w:rsidRPr="00801786">
        <w:rPr>
          <w:rFonts w:ascii="Arial" w:hAnsi="Arial" w:cs="Arial"/>
          <w:sz w:val="22"/>
          <w:szCs w:val="22"/>
        </w:rPr>
        <w:t xml:space="preserve"> using </w:t>
      </w:r>
      <w:r w:rsidRPr="00801786">
        <w:rPr>
          <w:rFonts w:ascii="Arial" w:hAnsi="Arial" w:cs="Arial"/>
          <w:b/>
          <w:bCs/>
          <w:sz w:val="22"/>
          <w:szCs w:val="22"/>
        </w:rPr>
        <w:t>(A)</w:t>
      </w:r>
      <w:r w:rsidRPr="00801786">
        <w:rPr>
          <w:rFonts w:ascii="Arial" w:hAnsi="Arial" w:cs="Arial"/>
          <w:sz w:val="22"/>
          <w:szCs w:val="22"/>
        </w:rPr>
        <w:t xml:space="preserve"> AGROBEST, </w:t>
      </w:r>
      <w:r w:rsidRPr="00801786">
        <w:rPr>
          <w:rFonts w:ascii="Arial" w:hAnsi="Arial" w:cs="Arial"/>
          <w:b/>
          <w:bCs/>
          <w:sz w:val="22"/>
          <w:szCs w:val="22"/>
        </w:rPr>
        <w:t>(B)</w:t>
      </w:r>
      <w:r w:rsidRPr="00801786">
        <w:rPr>
          <w:rFonts w:ascii="Arial" w:hAnsi="Arial" w:cs="Arial"/>
          <w:sz w:val="22"/>
          <w:szCs w:val="22"/>
        </w:rPr>
        <w:t xml:space="preserve"> Fast-</w:t>
      </w:r>
      <w:proofErr w:type="spellStart"/>
      <w:r w:rsidRPr="00801786">
        <w:rPr>
          <w:rFonts w:ascii="Arial" w:hAnsi="Arial" w:cs="Arial"/>
          <w:sz w:val="22"/>
          <w:szCs w:val="22"/>
        </w:rPr>
        <w:t>TrACC</w:t>
      </w:r>
      <w:proofErr w:type="spellEnd"/>
      <w:r w:rsidRPr="00801786">
        <w:rPr>
          <w:rFonts w:ascii="Arial" w:hAnsi="Arial" w:cs="Arial"/>
          <w:sz w:val="22"/>
          <w:szCs w:val="22"/>
        </w:rPr>
        <w:t xml:space="preserve">, and </w:t>
      </w:r>
      <w:r w:rsidRPr="00801786">
        <w:rPr>
          <w:rFonts w:ascii="Arial" w:hAnsi="Arial" w:cs="Arial"/>
          <w:b/>
          <w:bCs/>
          <w:sz w:val="22"/>
          <w:szCs w:val="22"/>
        </w:rPr>
        <w:t>(C)</w:t>
      </w:r>
      <w:r w:rsidRPr="00801786">
        <w:rPr>
          <w:rFonts w:ascii="Arial" w:hAnsi="Arial" w:cs="Arial"/>
          <w:sz w:val="22"/>
          <w:szCs w:val="22"/>
        </w:rPr>
        <w:t xml:space="preserve"> VAST. </w:t>
      </w:r>
      <w:r w:rsidR="00CB350F">
        <w:rPr>
          <w:rFonts w:ascii="Arial" w:hAnsi="Arial" w:cs="Arial"/>
          <w:sz w:val="22"/>
          <w:szCs w:val="22"/>
        </w:rPr>
        <w:t>All s</w:t>
      </w:r>
      <w:r w:rsidRPr="00801786">
        <w:rPr>
          <w:rFonts w:ascii="Arial" w:hAnsi="Arial" w:cs="Arial"/>
          <w:sz w:val="22"/>
          <w:szCs w:val="22"/>
        </w:rPr>
        <w:t>cale bar</w:t>
      </w:r>
      <w:r w:rsidR="00CB350F">
        <w:rPr>
          <w:rFonts w:ascii="Arial" w:hAnsi="Arial" w:cs="Arial"/>
          <w:sz w:val="22"/>
          <w:szCs w:val="22"/>
        </w:rPr>
        <w:t>s</w:t>
      </w:r>
      <w:r w:rsidRPr="00801786">
        <w:rPr>
          <w:rFonts w:ascii="Arial" w:hAnsi="Arial" w:cs="Arial"/>
          <w:sz w:val="22"/>
          <w:szCs w:val="22"/>
        </w:rPr>
        <w:t xml:space="preserve">: 1 mm. Channels: Bright-field, </w:t>
      </w:r>
      <w:r w:rsidR="00C33D26" w:rsidRPr="00801786">
        <w:rPr>
          <w:rFonts w:ascii="Arial" w:hAnsi="Arial" w:cs="Arial"/>
          <w:iCs/>
          <w:sz w:val="22"/>
          <w:szCs w:val="22"/>
        </w:rPr>
        <w:t>YPET</w:t>
      </w:r>
      <w:r w:rsidRPr="00801786">
        <w:rPr>
          <w:rFonts w:ascii="Arial" w:hAnsi="Arial" w:cs="Arial"/>
          <w:sz w:val="22"/>
          <w:szCs w:val="22"/>
        </w:rPr>
        <w:t xml:space="preserve"> fluorescence (yellow), and Chlorophyll (red) overlaid with </w:t>
      </w:r>
      <w:r w:rsidR="00C33D26" w:rsidRPr="00801786">
        <w:rPr>
          <w:rFonts w:ascii="Arial" w:hAnsi="Arial" w:cs="Arial"/>
          <w:sz w:val="22"/>
          <w:szCs w:val="22"/>
        </w:rPr>
        <w:t>YPET</w:t>
      </w:r>
      <w:r w:rsidRPr="00801786">
        <w:rPr>
          <w:rFonts w:ascii="Arial" w:hAnsi="Arial" w:cs="Arial"/>
          <w:sz w:val="22"/>
          <w:szCs w:val="22"/>
        </w:rPr>
        <w:t>.</w:t>
      </w:r>
      <w:r w:rsidR="009B2A27" w:rsidRPr="00801786">
        <w:rPr>
          <w:rFonts w:ascii="Arial" w:hAnsi="Arial" w:cs="Arial"/>
          <w:sz w:val="22"/>
          <w:szCs w:val="22"/>
        </w:rPr>
        <w:t xml:space="preserve"> </w:t>
      </w:r>
      <w:r w:rsidR="007344D3" w:rsidRPr="00801786">
        <w:rPr>
          <w:rFonts w:ascii="Arial" w:hAnsi="Arial" w:cs="Arial"/>
          <w:b/>
          <w:bCs/>
          <w:sz w:val="22"/>
          <w:szCs w:val="22"/>
        </w:rPr>
        <w:t>(</w:t>
      </w:r>
      <w:r w:rsidR="00B54437" w:rsidRPr="00801786">
        <w:rPr>
          <w:rFonts w:ascii="Arial" w:hAnsi="Arial" w:cs="Arial"/>
          <w:b/>
          <w:bCs/>
          <w:sz w:val="22"/>
          <w:szCs w:val="22"/>
        </w:rPr>
        <w:t>D</w:t>
      </w:r>
      <w:r w:rsidR="007344D3" w:rsidRPr="00801786">
        <w:rPr>
          <w:rFonts w:ascii="Arial" w:hAnsi="Arial" w:cs="Arial"/>
          <w:b/>
          <w:bCs/>
          <w:sz w:val="22"/>
          <w:szCs w:val="22"/>
        </w:rPr>
        <w:t>)</w:t>
      </w:r>
      <w:r w:rsidR="007344D3" w:rsidRPr="00801786">
        <w:rPr>
          <w:rFonts w:ascii="Arial" w:hAnsi="Arial" w:cs="Arial"/>
          <w:sz w:val="22"/>
          <w:szCs w:val="22"/>
        </w:rPr>
        <w:t xml:space="preserve"> </w:t>
      </w:r>
      <w:r w:rsidR="0051082D">
        <w:rPr>
          <w:rFonts w:ascii="Arial" w:hAnsi="Arial" w:cs="Arial"/>
          <w:sz w:val="22"/>
          <w:szCs w:val="22"/>
        </w:rPr>
        <w:t>q</w:t>
      </w:r>
      <w:r w:rsidR="007344D3" w:rsidRPr="00801786">
        <w:rPr>
          <w:rFonts w:ascii="Arial" w:hAnsi="Arial" w:cs="Arial"/>
          <w:sz w:val="22"/>
          <w:szCs w:val="22"/>
        </w:rPr>
        <w:t xml:space="preserve">PCR analysis of </w:t>
      </w:r>
      <w:r w:rsidR="00C33D26" w:rsidRPr="00880915">
        <w:rPr>
          <w:rFonts w:ascii="Arial" w:hAnsi="Arial" w:cs="Arial"/>
          <w:i/>
          <w:iCs/>
          <w:sz w:val="22"/>
          <w:szCs w:val="22"/>
        </w:rPr>
        <w:t>YPET</w:t>
      </w:r>
      <w:r w:rsidR="007344D3" w:rsidRPr="00801786">
        <w:rPr>
          <w:rFonts w:ascii="Arial" w:hAnsi="Arial" w:cs="Arial"/>
          <w:sz w:val="22"/>
          <w:szCs w:val="22"/>
        </w:rPr>
        <w:t xml:space="preserve"> </w:t>
      </w:r>
      <w:r w:rsidR="00B54437" w:rsidRPr="00801786">
        <w:rPr>
          <w:rFonts w:ascii="Arial" w:hAnsi="Arial" w:cs="Arial"/>
          <w:sz w:val="22"/>
          <w:szCs w:val="22"/>
        </w:rPr>
        <w:t xml:space="preserve">and </w:t>
      </w:r>
      <w:r w:rsidR="00B54437" w:rsidRPr="00801786">
        <w:rPr>
          <w:rFonts w:ascii="Arial" w:hAnsi="Arial" w:cs="Arial"/>
          <w:i/>
          <w:iCs/>
          <w:sz w:val="22"/>
          <w:szCs w:val="22"/>
        </w:rPr>
        <w:t xml:space="preserve">ADH </w:t>
      </w:r>
      <w:r w:rsidR="007344D3" w:rsidRPr="00801786">
        <w:rPr>
          <w:rFonts w:ascii="Arial" w:hAnsi="Arial" w:cs="Arial"/>
          <w:sz w:val="22"/>
          <w:szCs w:val="22"/>
        </w:rPr>
        <w:t xml:space="preserve">expression at </w:t>
      </w:r>
      <w:r w:rsidR="00A54D01">
        <w:rPr>
          <w:rFonts w:ascii="Arial" w:hAnsi="Arial" w:cs="Arial"/>
          <w:sz w:val="22"/>
          <w:szCs w:val="22"/>
        </w:rPr>
        <w:t xml:space="preserve">10-dpi for </w:t>
      </w:r>
      <w:r w:rsidR="007344D3" w:rsidRPr="00801786">
        <w:rPr>
          <w:rFonts w:ascii="Arial" w:hAnsi="Arial" w:cs="Arial"/>
          <w:sz w:val="22"/>
          <w:szCs w:val="22"/>
        </w:rPr>
        <w:t>AGROBEST, Fast-</w:t>
      </w:r>
      <w:proofErr w:type="spellStart"/>
      <w:r w:rsidR="007344D3" w:rsidRPr="00801786">
        <w:rPr>
          <w:rFonts w:ascii="Arial" w:hAnsi="Arial" w:cs="Arial"/>
          <w:sz w:val="22"/>
          <w:szCs w:val="22"/>
        </w:rPr>
        <w:t>TrACC</w:t>
      </w:r>
      <w:proofErr w:type="spellEnd"/>
      <w:r w:rsidR="007344D3" w:rsidRPr="00801786">
        <w:rPr>
          <w:rFonts w:ascii="Arial" w:hAnsi="Arial" w:cs="Arial"/>
          <w:sz w:val="22"/>
          <w:szCs w:val="22"/>
        </w:rPr>
        <w:t xml:space="preserve">, and VAST, normalized to </w:t>
      </w:r>
      <w:r w:rsidR="00721A28">
        <w:rPr>
          <w:rFonts w:ascii="Arial" w:hAnsi="Arial" w:cs="Arial"/>
          <w:sz w:val="22"/>
          <w:szCs w:val="22"/>
        </w:rPr>
        <w:t xml:space="preserve">the </w:t>
      </w:r>
      <w:r w:rsidR="00932446">
        <w:rPr>
          <w:rFonts w:ascii="Arial" w:hAnsi="Arial" w:cs="Arial"/>
          <w:sz w:val="22"/>
          <w:szCs w:val="22"/>
        </w:rPr>
        <w:t xml:space="preserve">housekeeping gene </w:t>
      </w:r>
      <w:r w:rsidR="007344D3" w:rsidRPr="00801786">
        <w:rPr>
          <w:rFonts w:ascii="Arial" w:hAnsi="Arial" w:cs="Arial"/>
          <w:i/>
          <w:iCs/>
          <w:sz w:val="22"/>
          <w:szCs w:val="22"/>
        </w:rPr>
        <w:t>EF1α</w:t>
      </w:r>
      <w:r w:rsidR="007344D3" w:rsidRPr="00801786">
        <w:rPr>
          <w:rFonts w:ascii="Arial" w:hAnsi="Arial" w:cs="Arial"/>
          <w:sz w:val="22"/>
          <w:szCs w:val="22"/>
        </w:rPr>
        <w:t xml:space="preserve">. </w:t>
      </w:r>
      <w:r w:rsidR="00B54437" w:rsidRPr="00801786">
        <w:rPr>
          <w:rFonts w:ascii="Arial" w:hAnsi="Arial" w:cs="Arial"/>
          <w:sz w:val="22"/>
          <w:szCs w:val="22"/>
        </w:rPr>
        <w:t>D</w:t>
      </w:r>
      <w:r w:rsidR="007344D3" w:rsidRPr="00801786">
        <w:rPr>
          <w:rFonts w:ascii="Arial" w:hAnsi="Arial" w:cs="Arial"/>
          <w:sz w:val="22"/>
          <w:szCs w:val="22"/>
        </w:rPr>
        <w:t xml:space="preserve">ata represent mean ± standard error from 4 biological replicates </w:t>
      </w:r>
      <w:r w:rsidR="00721A28">
        <w:rPr>
          <w:rFonts w:ascii="Arial" w:hAnsi="Arial" w:cs="Arial"/>
          <w:sz w:val="22"/>
          <w:szCs w:val="22"/>
        </w:rPr>
        <w:t xml:space="preserve">with </w:t>
      </w:r>
      <w:r w:rsidR="007344D3" w:rsidRPr="00801786">
        <w:rPr>
          <w:rFonts w:ascii="Arial" w:hAnsi="Arial" w:cs="Arial"/>
          <w:sz w:val="22"/>
          <w:szCs w:val="22"/>
        </w:rPr>
        <w:t>5 seedlings per replicate.</w:t>
      </w:r>
      <w:r w:rsidR="00396727">
        <w:rPr>
          <w:rFonts w:ascii="Arial" w:hAnsi="Arial" w:cs="Arial"/>
          <w:sz w:val="22"/>
          <w:szCs w:val="22"/>
        </w:rPr>
        <w:t xml:space="preserve"> </w:t>
      </w:r>
      <w:r w:rsidR="00396727" w:rsidRPr="00396727">
        <w:rPr>
          <w:rFonts w:ascii="Arial" w:hAnsi="Arial" w:cs="Arial"/>
          <w:sz w:val="22"/>
          <w:szCs w:val="22"/>
        </w:rPr>
        <w:t xml:space="preserve">The experiment was independently repeated three times with similar results. </w:t>
      </w:r>
      <w:r w:rsidR="007344D3" w:rsidRPr="008B5D1E">
        <w:t xml:space="preserve"> </w:t>
      </w:r>
      <w:r w:rsidR="008B5D1E" w:rsidRPr="008B5D1E">
        <w:rPr>
          <w:rFonts w:ascii="Arial" w:hAnsi="Arial" w:cs="Arial"/>
          <w:sz w:val="22"/>
          <w:szCs w:val="22"/>
        </w:rPr>
        <w:t>Statistical outliers were identified and excluded using Grubbs' test.</w:t>
      </w:r>
      <w:r w:rsidR="007344D3" w:rsidRPr="00801786">
        <w:rPr>
          <w:rFonts w:ascii="Arial" w:hAnsi="Arial" w:cs="Arial"/>
          <w:sz w:val="22"/>
          <w:szCs w:val="22"/>
        </w:rPr>
        <w:t xml:space="preserve"> One-way ANOVA with Tukey’s test was used for analysis, with significance indicated as ****</w:t>
      </w:r>
      <w:r w:rsidR="006A050B">
        <w:rPr>
          <w:rFonts w:ascii="Arial" w:hAnsi="Arial" w:cs="Arial"/>
          <w:sz w:val="22"/>
          <w:szCs w:val="22"/>
        </w:rPr>
        <w:t>p</w:t>
      </w:r>
      <w:r w:rsidR="007344D3" w:rsidRPr="00801786">
        <w:rPr>
          <w:rFonts w:ascii="Arial" w:hAnsi="Arial" w:cs="Arial"/>
          <w:sz w:val="22"/>
          <w:szCs w:val="22"/>
        </w:rPr>
        <w:t xml:space="preserve"> &lt; 0.0001, ***</w:t>
      </w:r>
      <w:r w:rsidR="006A050B">
        <w:rPr>
          <w:rFonts w:ascii="Arial" w:hAnsi="Arial" w:cs="Arial"/>
          <w:sz w:val="22"/>
          <w:szCs w:val="22"/>
        </w:rPr>
        <w:t>p</w:t>
      </w:r>
      <w:r w:rsidR="007344D3" w:rsidRPr="00801786">
        <w:rPr>
          <w:rFonts w:ascii="Arial" w:hAnsi="Arial" w:cs="Arial"/>
          <w:sz w:val="22"/>
          <w:szCs w:val="22"/>
        </w:rPr>
        <w:t xml:space="preserve"> &lt; 0.0002, **</w:t>
      </w:r>
      <w:r w:rsidR="006A050B">
        <w:rPr>
          <w:rFonts w:ascii="Arial" w:hAnsi="Arial" w:cs="Arial"/>
          <w:sz w:val="22"/>
          <w:szCs w:val="22"/>
        </w:rPr>
        <w:t>p</w:t>
      </w:r>
      <w:r w:rsidR="007344D3" w:rsidRPr="00801786">
        <w:rPr>
          <w:rFonts w:ascii="Arial" w:hAnsi="Arial" w:cs="Arial"/>
          <w:sz w:val="22"/>
          <w:szCs w:val="22"/>
        </w:rPr>
        <w:t xml:space="preserve"> &lt; 0.0021, *</w:t>
      </w:r>
      <w:r w:rsidR="00283EBA">
        <w:rPr>
          <w:rFonts w:ascii="Arial" w:hAnsi="Arial" w:cs="Arial"/>
          <w:sz w:val="22"/>
          <w:szCs w:val="22"/>
        </w:rPr>
        <w:t>p</w:t>
      </w:r>
      <w:r w:rsidR="007344D3" w:rsidRPr="00801786">
        <w:rPr>
          <w:rFonts w:ascii="Arial" w:hAnsi="Arial" w:cs="Arial"/>
          <w:sz w:val="22"/>
          <w:szCs w:val="22"/>
        </w:rPr>
        <w:t xml:space="preserve"> &lt; 0.0332.</w:t>
      </w:r>
      <w:r w:rsidR="004B3349">
        <w:rPr>
          <w:rFonts w:ascii="Arial" w:hAnsi="Arial" w:cs="Arial"/>
          <w:sz w:val="22"/>
          <w:szCs w:val="22"/>
        </w:rPr>
        <w:t xml:space="preserve"> </w:t>
      </w:r>
    </w:p>
    <w:p w14:paraId="5B59B0A9" w14:textId="77777777" w:rsidR="00586462" w:rsidRDefault="00586462" w:rsidP="00235E87">
      <w:pPr>
        <w:jc w:val="both"/>
        <w:rPr>
          <w:rFonts w:ascii="Arial" w:hAnsi="Arial" w:cs="Arial"/>
          <w:sz w:val="22"/>
          <w:szCs w:val="22"/>
        </w:rPr>
      </w:pPr>
    </w:p>
    <w:p w14:paraId="65F71632" w14:textId="77777777" w:rsidR="00586462" w:rsidRDefault="00586462" w:rsidP="00235E87">
      <w:pPr>
        <w:jc w:val="both"/>
        <w:rPr>
          <w:rFonts w:ascii="Arial" w:hAnsi="Arial" w:cs="Arial"/>
          <w:sz w:val="22"/>
          <w:szCs w:val="22"/>
        </w:rPr>
      </w:pPr>
    </w:p>
    <w:p w14:paraId="3FDD5B13" w14:textId="77777777" w:rsidR="00586462" w:rsidRDefault="00586462" w:rsidP="00235E87">
      <w:pPr>
        <w:jc w:val="both"/>
        <w:rPr>
          <w:rFonts w:ascii="Arial" w:hAnsi="Arial" w:cs="Arial"/>
          <w:sz w:val="22"/>
          <w:szCs w:val="22"/>
        </w:rPr>
      </w:pPr>
    </w:p>
    <w:p w14:paraId="3733AB01" w14:textId="77777777" w:rsidR="00586462" w:rsidRDefault="00586462" w:rsidP="00235E87">
      <w:pPr>
        <w:jc w:val="both"/>
        <w:rPr>
          <w:rFonts w:ascii="Arial" w:hAnsi="Arial" w:cs="Arial"/>
          <w:sz w:val="22"/>
          <w:szCs w:val="22"/>
        </w:rPr>
      </w:pPr>
    </w:p>
    <w:p w14:paraId="6AACECF4" w14:textId="77777777" w:rsidR="00586462" w:rsidRDefault="00586462" w:rsidP="00235E87">
      <w:pPr>
        <w:jc w:val="both"/>
        <w:rPr>
          <w:rFonts w:ascii="Arial" w:hAnsi="Arial" w:cs="Arial"/>
          <w:sz w:val="22"/>
          <w:szCs w:val="22"/>
        </w:rPr>
      </w:pPr>
    </w:p>
    <w:p w14:paraId="55CC8072" w14:textId="5DBEB381" w:rsidR="00586462" w:rsidRPr="007E1B4C" w:rsidRDefault="00586462" w:rsidP="00235E87">
      <w:pPr>
        <w:jc w:val="both"/>
        <w:rPr>
          <w:rFonts w:ascii="Arial" w:hAnsi="Arial" w:cs="Arial"/>
          <w:sz w:val="22"/>
          <w:szCs w:val="22"/>
          <w:highlight w:val="yellow"/>
        </w:rPr>
      </w:pPr>
      <w:r w:rsidRPr="007E1B4C">
        <w:rPr>
          <w:rFonts w:ascii="Arial" w:hAnsi="Arial" w:cs="Arial"/>
          <w:noProof/>
          <w:sz w:val="22"/>
          <w:szCs w:val="22"/>
          <w:highlight w:val="yellow"/>
        </w:rPr>
        <w:lastRenderedPageBreak/>
        <w:drawing>
          <wp:inline distT="0" distB="0" distL="0" distR="0" wp14:anchorId="77F94177" wp14:editId="22CCFA79">
            <wp:extent cx="3811590" cy="6858000"/>
            <wp:effectExtent l="0" t="0" r="0" b="0"/>
            <wp:docPr id="1070693540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0693540" name="Picture 1070693540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11590" cy="685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069DA7" w14:textId="409C597A" w:rsidR="00586462" w:rsidRPr="008465B2" w:rsidRDefault="00586462" w:rsidP="00235E87">
      <w:pPr>
        <w:jc w:val="both"/>
        <w:rPr>
          <w:rFonts w:ascii="Arial" w:hAnsi="Arial" w:cs="Arial"/>
          <w:sz w:val="22"/>
          <w:szCs w:val="22"/>
        </w:rPr>
      </w:pPr>
      <w:r w:rsidRPr="007E1B4C">
        <w:rPr>
          <w:rFonts w:ascii="Arial" w:hAnsi="Arial" w:cs="Arial"/>
          <w:b/>
          <w:bCs/>
          <w:sz w:val="22"/>
          <w:szCs w:val="22"/>
          <w:highlight w:val="yellow"/>
        </w:rPr>
        <w:t>Supplementary Figure 1</w:t>
      </w:r>
      <w:r w:rsidR="005C1309" w:rsidRPr="007E1B4C">
        <w:rPr>
          <w:rFonts w:ascii="Arial" w:hAnsi="Arial" w:cs="Arial"/>
          <w:b/>
          <w:bCs/>
          <w:sz w:val="22"/>
          <w:szCs w:val="22"/>
          <w:highlight w:val="yellow"/>
        </w:rPr>
        <w:t>0</w:t>
      </w:r>
      <w:r w:rsidRPr="007E1B4C">
        <w:rPr>
          <w:rFonts w:ascii="Arial" w:hAnsi="Arial" w:cs="Arial"/>
          <w:b/>
          <w:bCs/>
          <w:sz w:val="22"/>
          <w:szCs w:val="22"/>
          <w:highlight w:val="yellow"/>
        </w:rPr>
        <w:t>.</w:t>
      </w:r>
      <w:r w:rsidR="00396727" w:rsidRPr="007E1B4C">
        <w:rPr>
          <w:rFonts w:ascii="Arial" w:hAnsi="Arial" w:cs="Arial"/>
          <w:b/>
          <w:bCs/>
          <w:sz w:val="22"/>
          <w:szCs w:val="22"/>
          <w:highlight w:val="yellow"/>
        </w:rPr>
        <w:t xml:space="preserve"> </w:t>
      </w:r>
      <w:r w:rsidR="008465B2" w:rsidRPr="007E1B4C">
        <w:rPr>
          <w:rFonts w:ascii="Arial" w:hAnsi="Arial" w:cs="Arial"/>
          <w:b/>
          <w:bCs/>
          <w:sz w:val="22"/>
          <w:szCs w:val="22"/>
          <w:highlight w:val="yellow"/>
        </w:rPr>
        <w:t xml:space="preserve">Time-course of VAST-mediated YPET expression in </w:t>
      </w:r>
      <w:r w:rsidR="008465B2" w:rsidRPr="007E1B4C">
        <w:rPr>
          <w:rFonts w:ascii="Arial" w:hAnsi="Arial" w:cs="Arial"/>
          <w:b/>
          <w:bCs/>
          <w:i/>
          <w:iCs/>
          <w:sz w:val="22"/>
          <w:szCs w:val="22"/>
          <w:highlight w:val="yellow"/>
        </w:rPr>
        <w:t>Arabidopsis thaliana</w:t>
      </w:r>
      <w:r w:rsidR="008465B2" w:rsidRPr="007E1B4C">
        <w:rPr>
          <w:rFonts w:ascii="Arial" w:hAnsi="Arial" w:cs="Arial"/>
          <w:b/>
          <w:bCs/>
          <w:sz w:val="22"/>
          <w:szCs w:val="22"/>
          <w:highlight w:val="yellow"/>
        </w:rPr>
        <w:t xml:space="preserve">. </w:t>
      </w:r>
      <w:r w:rsidR="008465B2" w:rsidRPr="007E1B4C">
        <w:rPr>
          <w:rFonts w:ascii="Arial" w:hAnsi="Arial" w:cs="Arial"/>
          <w:sz w:val="22"/>
          <w:szCs w:val="22"/>
          <w:highlight w:val="yellow"/>
        </w:rPr>
        <w:t>Strong, widespread fluorescence is observed at 4 dpi, remains detectable but sparser at 10 dpi, and becomes faint by 16 dpi due to leaf expansion and emergence of new tissue. Images show bright-field, YPET, and merged YPET + chlorophyll channels. Scale bars = 1 mm.</w:t>
      </w:r>
    </w:p>
    <w:p w14:paraId="11344DF7" w14:textId="77777777" w:rsidR="00C557F5" w:rsidRDefault="00C557F5" w:rsidP="00235E87">
      <w:pPr>
        <w:jc w:val="both"/>
        <w:rPr>
          <w:rFonts w:ascii="Arial" w:hAnsi="Arial" w:cs="Arial"/>
          <w:sz w:val="22"/>
          <w:szCs w:val="22"/>
        </w:rPr>
      </w:pPr>
    </w:p>
    <w:p w14:paraId="6D888652" w14:textId="5C682B62" w:rsidR="00C557F5" w:rsidRPr="00801786" w:rsidRDefault="000A611D" w:rsidP="00235E87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23553AE0" wp14:editId="2E87A8E1">
            <wp:extent cx="4363720" cy="8229600"/>
            <wp:effectExtent l="0" t="0" r="5080" b="0"/>
            <wp:docPr id="276873455" name="Picture 1" descr="A collage of images of cell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6873455" name="Picture 1" descr="A collage of images of cells&#10;&#10;AI-generated content may be incorrect.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63720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BB57C1" w14:textId="12CAC46B" w:rsidR="00C557F5" w:rsidRPr="008465B2" w:rsidRDefault="00C557F5" w:rsidP="00C557F5">
      <w:pPr>
        <w:jc w:val="both"/>
        <w:rPr>
          <w:rFonts w:ascii="Arial" w:hAnsi="Arial" w:cs="Arial"/>
          <w:sz w:val="22"/>
          <w:szCs w:val="22"/>
        </w:rPr>
      </w:pPr>
      <w:r w:rsidRPr="008822B5">
        <w:rPr>
          <w:rFonts w:ascii="Arial" w:hAnsi="Arial" w:cs="Arial"/>
          <w:b/>
          <w:bCs/>
          <w:sz w:val="22"/>
          <w:szCs w:val="22"/>
          <w:highlight w:val="yellow"/>
        </w:rPr>
        <w:lastRenderedPageBreak/>
        <w:t xml:space="preserve">Supplementary Figure </w:t>
      </w:r>
      <w:r w:rsidR="005C1309" w:rsidRPr="008822B5">
        <w:rPr>
          <w:rFonts w:ascii="Arial" w:hAnsi="Arial" w:cs="Arial"/>
          <w:b/>
          <w:bCs/>
          <w:sz w:val="22"/>
          <w:szCs w:val="22"/>
          <w:highlight w:val="yellow"/>
        </w:rPr>
        <w:t>11</w:t>
      </w:r>
      <w:r w:rsidRPr="008822B5">
        <w:rPr>
          <w:rFonts w:ascii="Arial" w:hAnsi="Arial" w:cs="Arial"/>
          <w:b/>
          <w:bCs/>
          <w:sz w:val="22"/>
          <w:szCs w:val="22"/>
          <w:highlight w:val="yellow"/>
        </w:rPr>
        <w:t>.</w:t>
      </w:r>
      <w:r w:rsidR="008465B2" w:rsidRPr="008822B5">
        <w:rPr>
          <w:rFonts w:ascii="Arial" w:hAnsi="Arial" w:cs="Arial"/>
          <w:b/>
          <w:bCs/>
          <w:sz w:val="22"/>
          <w:szCs w:val="22"/>
          <w:highlight w:val="yellow"/>
        </w:rPr>
        <w:t xml:space="preserve"> Spatial characterization and single-cell quantification of VAST-mediated expression in </w:t>
      </w:r>
      <w:r w:rsidR="008465B2" w:rsidRPr="008822B5">
        <w:rPr>
          <w:rFonts w:ascii="Arial" w:hAnsi="Arial" w:cs="Arial"/>
          <w:b/>
          <w:bCs/>
          <w:i/>
          <w:iCs/>
          <w:sz w:val="22"/>
          <w:szCs w:val="22"/>
          <w:highlight w:val="yellow"/>
        </w:rPr>
        <w:t>Arabidopsis thaliana</w:t>
      </w:r>
      <w:r w:rsidR="008465B2" w:rsidRPr="008822B5">
        <w:rPr>
          <w:rFonts w:ascii="Arial" w:hAnsi="Arial" w:cs="Arial"/>
          <w:b/>
          <w:bCs/>
          <w:sz w:val="22"/>
          <w:szCs w:val="22"/>
          <w:highlight w:val="yellow"/>
        </w:rPr>
        <w:t>. (A</w:t>
      </w:r>
      <w:r w:rsidR="008822B5">
        <w:rPr>
          <w:rFonts w:ascii="Arial" w:hAnsi="Arial" w:cs="Arial"/>
          <w:b/>
          <w:bCs/>
          <w:sz w:val="22"/>
          <w:szCs w:val="22"/>
          <w:highlight w:val="yellow"/>
        </w:rPr>
        <w:t>-</w:t>
      </w:r>
      <w:r w:rsidR="008465B2" w:rsidRPr="008822B5">
        <w:rPr>
          <w:rFonts w:ascii="Arial" w:hAnsi="Arial" w:cs="Arial"/>
          <w:b/>
          <w:bCs/>
          <w:sz w:val="22"/>
          <w:szCs w:val="22"/>
          <w:highlight w:val="yellow"/>
        </w:rPr>
        <w:t>C)</w:t>
      </w:r>
      <w:r w:rsidR="008465B2" w:rsidRPr="008822B5">
        <w:rPr>
          <w:rFonts w:ascii="Arial" w:hAnsi="Arial" w:cs="Arial"/>
          <w:sz w:val="22"/>
          <w:szCs w:val="22"/>
          <w:highlight w:val="yellow"/>
        </w:rPr>
        <w:t xml:space="preserve"> Representative bright-field, YPET fluorescence, and merged chlorophyll + YPET images (left) and confocal microscopy images (right) of </w:t>
      </w:r>
      <w:r w:rsidR="008465B2" w:rsidRPr="008822B5">
        <w:rPr>
          <w:rFonts w:ascii="Arial" w:hAnsi="Arial" w:cs="Arial"/>
          <w:i/>
          <w:iCs/>
          <w:sz w:val="22"/>
          <w:szCs w:val="22"/>
          <w:highlight w:val="yellow"/>
        </w:rPr>
        <w:t>A. thaliana</w:t>
      </w:r>
      <w:r w:rsidR="008465B2" w:rsidRPr="008822B5">
        <w:rPr>
          <w:rFonts w:ascii="Arial" w:hAnsi="Arial" w:cs="Arial"/>
          <w:sz w:val="22"/>
          <w:szCs w:val="22"/>
          <w:highlight w:val="yellow"/>
        </w:rPr>
        <w:t xml:space="preserve"> leaves transformed with mock, VAST-GV3101(pSoup-p19), or VAST-C58C1(pTiB6S3ΔT)</w:t>
      </w:r>
      <w:r w:rsidR="008465B2" w:rsidRPr="008822B5">
        <w:rPr>
          <w:rFonts w:ascii="Arial" w:hAnsi="Arial" w:cs="Arial"/>
          <w:sz w:val="22"/>
          <w:szCs w:val="22"/>
          <w:highlight w:val="yellow"/>
          <w:vertAlign w:val="superscript"/>
        </w:rPr>
        <w:t>H</w:t>
      </w:r>
      <w:r w:rsidR="008465B2" w:rsidRPr="008822B5">
        <w:rPr>
          <w:rFonts w:ascii="Arial" w:hAnsi="Arial" w:cs="Arial"/>
          <w:sz w:val="22"/>
          <w:szCs w:val="22"/>
          <w:highlight w:val="yellow"/>
        </w:rPr>
        <w:t xml:space="preserve">. </w:t>
      </w:r>
      <w:r w:rsidR="008465B2" w:rsidRPr="008822B5">
        <w:rPr>
          <w:rFonts w:ascii="Arial" w:hAnsi="Arial" w:cs="Arial"/>
          <w:b/>
          <w:bCs/>
          <w:sz w:val="22"/>
          <w:szCs w:val="22"/>
          <w:highlight w:val="yellow"/>
        </w:rPr>
        <w:t xml:space="preserve">(D) </w:t>
      </w:r>
      <w:r w:rsidR="008465B2" w:rsidRPr="008822B5">
        <w:rPr>
          <w:rFonts w:ascii="Arial" w:hAnsi="Arial" w:cs="Arial"/>
          <w:sz w:val="22"/>
          <w:szCs w:val="22"/>
          <w:highlight w:val="yellow"/>
        </w:rPr>
        <w:t xml:space="preserve">Quantification of YPET-positive leaf area (%), and </w:t>
      </w:r>
      <w:r w:rsidR="008465B2" w:rsidRPr="008822B5">
        <w:rPr>
          <w:rFonts w:ascii="Arial" w:hAnsi="Arial" w:cs="Arial"/>
          <w:b/>
          <w:bCs/>
          <w:sz w:val="22"/>
          <w:szCs w:val="22"/>
          <w:highlight w:val="yellow"/>
        </w:rPr>
        <w:t xml:space="preserve">(E) </w:t>
      </w:r>
      <w:r w:rsidR="008465B2" w:rsidRPr="008822B5">
        <w:rPr>
          <w:rFonts w:ascii="Arial" w:hAnsi="Arial" w:cs="Arial"/>
          <w:sz w:val="22"/>
          <w:szCs w:val="22"/>
          <w:highlight w:val="yellow"/>
        </w:rPr>
        <w:t xml:space="preserve">YPET-positive cells as a percentage of total cells, </w:t>
      </w:r>
      <w:r w:rsidR="00015608">
        <w:rPr>
          <w:rFonts w:ascii="Arial" w:hAnsi="Arial" w:cs="Arial"/>
          <w:sz w:val="22"/>
          <w:szCs w:val="22"/>
          <w:highlight w:val="yellow"/>
        </w:rPr>
        <w:t>quantified from</w:t>
      </w:r>
      <w:r w:rsidR="008465B2" w:rsidRPr="008822B5">
        <w:rPr>
          <w:rFonts w:ascii="Arial" w:hAnsi="Arial" w:cs="Arial"/>
          <w:sz w:val="22"/>
          <w:szCs w:val="22"/>
          <w:highlight w:val="yellow"/>
        </w:rPr>
        <w:t xml:space="preserve"> confocal imag</w:t>
      </w:r>
      <w:r w:rsidR="00141877">
        <w:rPr>
          <w:rFonts w:ascii="Arial" w:hAnsi="Arial" w:cs="Arial"/>
          <w:sz w:val="22"/>
          <w:szCs w:val="22"/>
          <w:highlight w:val="yellow"/>
        </w:rPr>
        <w:t>es</w:t>
      </w:r>
      <w:r w:rsidR="008465B2" w:rsidRPr="008822B5">
        <w:rPr>
          <w:rFonts w:ascii="Arial" w:hAnsi="Arial" w:cs="Arial"/>
          <w:sz w:val="22"/>
          <w:szCs w:val="22"/>
          <w:highlight w:val="yellow"/>
        </w:rPr>
        <w:t xml:space="preserve">. Data represent mean ± standard deviation from </w:t>
      </w:r>
      <w:r w:rsidR="005100E0">
        <w:rPr>
          <w:rFonts w:ascii="Arial" w:hAnsi="Arial" w:cs="Arial"/>
          <w:sz w:val="22"/>
          <w:szCs w:val="22"/>
          <w:highlight w:val="yellow"/>
        </w:rPr>
        <w:t xml:space="preserve">at least </w:t>
      </w:r>
      <w:r w:rsidR="008465B2" w:rsidRPr="008822B5">
        <w:rPr>
          <w:rFonts w:ascii="Arial" w:hAnsi="Arial" w:cs="Arial"/>
          <w:sz w:val="22"/>
          <w:szCs w:val="22"/>
          <w:highlight w:val="yellow"/>
        </w:rPr>
        <w:t>8 biological replicates (individual seedlings).</w:t>
      </w:r>
      <w:r w:rsidR="00CF1166" w:rsidRPr="008822B5">
        <w:rPr>
          <w:rFonts w:ascii="Arial" w:hAnsi="Arial" w:cs="Arial"/>
          <w:sz w:val="22"/>
          <w:szCs w:val="22"/>
          <w:highlight w:val="yellow"/>
        </w:rPr>
        <w:t xml:space="preserve"> </w:t>
      </w:r>
      <w:r w:rsidR="008465B2" w:rsidRPr="008822B5">
        <w:rPr>
          <w:rFonts w:ascii="Arial" w:hAnsi="Arial" w:cs="Arial"/>
          <w:sz w:val="22"/>
          <w:szCs w:val="22"/>
          <w:highlight w:val="yellow"/>
        </w:rPr>
        <w:t>Scale bars = 1 mm (widefield) and 100 µm (confocal).</w:t>
      </w:r>
    </w:p>
    <w:p w14:paraId="36788E7F" w14:textId="77777777" w:rsidR="00750C5C" w:rsidRDefault="00750C5C" w:rsidP="00C557F5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794D4D3D" w14:textId="77777777" w:rsidR="00406390" w:rsidRDefault="00406390" w:rsidP="00C557F5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7EE88071" w14:textId="77777777" w:rsidR="00406390" w:rsidRDefault="00406390" w:rsidP="00C557F5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740D8727" w14:textId="6CECF5F3" w:rsidR="00FE464D" w:rsidRDefault="00750C5C" w:rsidP="00C557F5">
      <w:pPr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noProof/>
          <w:sz w:val="22"/>
          <w:szCs w:val="22"/>
        </w:rPr>
        <w:drawing>
          <wp:inline distT="0" distB="0" distL="0" distR="0" wp14:anchorId="59A46EC6" wp14:editId="6C2B8219">
            <wp:extent cx="2901816" cy="3107053"/>
            <wp:effectExtent l="0" t="0" r="0" b="5080"/>
            <wp:docPr id="154720595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7205958" name="Picture 3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1816" cy="31070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CDEDF9" w14:textId="1BFAC955" w:rsidR="00750C5C" w:rsidRDefault="00750C5C" w:rsidP="00750C5C">
      <w:pPr>
        <w:jc w:val="both"/>
        <w:rPr>
          <w:rFonts w:ascii="Arial" w:hAnsi="Arial" w:cs="Arial"/>
          <w:b/>
          <w:bCs/>
          <w:sz w:val="22"/>
          <w:szCs w:val="22"/>
        </w:rPr>
      </w:pPr>
      <w:r w:rsidRPr="00406390">
        <w:rPr>
          <w:rFonts w:ascii="Arial" w:hAnsi="Arial" w:cs="Arial"/>
          <w:b/>
          <w:bCs/>
          <w:sz w:val="22"/>
          <w:szCs w:val="22"/>
          <w:highlight w:val="yellow"/>
        </w:rPr>
        <w:t>Supplementary Figure 12.</w:t>
      </w:r>
      <w:r w:rsidR="002A7C04" w:rsidRPr="00406390">
        <w:rPr>
          <w:rFonts w:ascii="Arial" w:hAnsi="Arial" w:cs="Arial"/>
          <w:b/>
          <w:bCs/>
          <w:sz w:val="22"/>
          <w:szCs w:val="22"/>
          <w:highlight w:val="yellow"/>
        </w:rPr>
        <w:t xml:space="preserve"> </w:t>
      </w:r>
      <w:r w:rsidR="007719C0" w:rsidRPr="007719C0">
        <w:rPr>
          <w:rFonts w:ascii="Arial" w:hAnsi="Arial" w:cs="Arial"/>
          <w:sz w:val="22"/>
          <w:szCs w:val="22"/>
          <w:highlight w:val="yellow"/>
        </w:rPr>
        <w:t>Representative</w:t>
      </w:r>
      <w:r w:rsidR="007719C0">
        <w:rPr>
          <w:rFonts w:ascii="Arial" w:hAnsi="Arial" w:cs="Arial"/>
          <w:b/>
          <w:bCs/>
          <w:sz w:val="22"/>
          <w:szCs w:val="22"/>
          <w:highlight w:val="yellow"/>
        </w:rPr>
        <w:t xml:space="preserve"> </w:t>
      </w:r>
      <w:r w:rsidR="007719C0">
        <w:rPr>
          <w:rFonts w:ascii="Arial" w:hAnsi="Arial" w:cs="Arial"/>
          <w:sz w:val="22"/>
          <w:szCs w:val="22"/>
          <w:highlight w:val="yellow"/>
        </w:rPr>
        <w:t>c</w:t>
      </w:r>
      <w:r w:rsidR="002A7C04" w:rsidRPr="00406390">
        <w:rPr>
          <w:rFonts w:ascii="Arial" w:hAnsi="Arial" w:cs="Arial"/>
          <w:sz w:val="22"/>
          <w:szCs w:val="22"/>
          <w:highlight w:val="yellow"/>
        </w:rPr>
        <w:t xml:space="preserve">onfocal microscopy images showing YPET expression in the epidermal and mesophyll layers of transformed </w:t>
      </w:r>
      <w:r w:rsidR="002A7C04" w:rsidRPr="00406390">
        <w:rPr>
          <w:rFonts w:ascii="Arial" w:hAnsi="Arial" w:cs="Arial"/>
          <w:i/>
          <w:iCs/>
          <w:sz w:val="22"/>
          <w:szCs w:val="22"/>
          <w:highlight w:val="yellow"/>
        </w:rPr>
        <w:t>Arabidopsis thaliana</w:t>
      </w:r>
      <w:r w:rsidR="002A7C04" w:rsidRPr="00406390">
        <w:rPr>
          <w:rFonts w:ascii="Arial" w:hAnsi="Arial" w:cs="Arial"/>
          <w:sz w:val="22"/>
          <w:szCs w:val="22"/>
          <w:highlight w:val="yellow"/>
        </w:rPr>
        <w:t xml:space="preserve"> </w:t>
      </w:r>
      <w:r w:rsidR="002A7C04" w:rsidRPr="00406390">
        <w:rPr>
          <w:rFonts w:ascii="Arial" w:hAnsi="Arial" w:cs="Arial"/>
          <w:b/>
          <w:bCs/>
          <w:sz w:val="22"/>
          <w:szCs w:val="22"/>
          <w:highlight w:val="yellow"/>
        </w:rPr>
        <w:t>(A)</w:t>
      </w:r>
      <w:r w:rsidR="002A7C04" w:rsidRPr="00406390">
        <w:rPr>
          <w:rFonts w:ascii="Arial" w:hAnsi="Arial" w:cs="Arial"/>
          <w:sz w:val="22"/>
          <w:szCs w:val="22"/>
          <w:highlight w:val="yellow"/>
        </w:rPr>
        <w:t xml:space="preserve"> and </w:t>
      </w:r>
      <w:r w:rsidR="002A7C04" w:rsidRPr="00406390">
        <w:rPr>
          <w:rFonts w:ascii="Arial" w:hAnsi="Arial" w:cs="Arial"/>
          <w:i/>
          <w:iCs/>
          <w:sz w:val="22"/>
          <w:szCs w:val="22"/>
          <w:highlight w:val="yellow"/>
        </w:rPr>
        <w:t>Setaria italica</w:t>
      </w:r>
      <w:r w:rsidR="002A7C04" w:rsidRPr="00406390">
        <w:rPr>
          <w:rFonts w:ascii="Arial" w:hAnsi="Arial" w:cs="Arial"/>
          <w:sz w:val="22"/>
          <w:szCs w:val="22"/>
          <w:highlight w:val="yellow"/>
        </w:rPr>
        <w:t xml:space="preserve"> </w:t>
      </w:r>
      <w:r w:rsidR="002A7C04" w:rsidRPr="00406390">
        <w:rPr>
          <w:rFonts w:ascii="Arial" w:hAnsi="Arial" w:cs="Arial"/>
          <w:b/>
          <w:bCs/>
          <w:sz w:val="22"/>
          <w:szCs w:val="22"/>
          <w:highlight w:val="yellow"/>
        </w:rPr>
        <w:t>(B)</w:t>
      </w:r>
      <w:r w:rsidR="002A7C04" w:rsidRPr="00406390">
        <w:rPr>
          <w:rFonts w:ascii="Arial" w:hAnsi="Arial" w:cs="Arial"/>
          <w:sz w:val="22"/>
          <w:szCs w:val="22"/>
          <w:highlight w:val="yellow"/>
        </w:rPr>
        <w:t xml:space="preserve"> leaves. Scale bars = 100 µm.</w:t>
      </w:r>
    </w:p>
    <w:p w14:paraId="72EDE79C" w14:textId="7D3366E4" w:rsidR="00344622" w:rsidRPr="005741D9" w:rsidRDefault="00344622" w:rsidP="3FF550C7">
      <w:pPr>
        <w:jc w:val="both"/>
      </w:pPr>
    </w:p>
    <w:p w14:paraId="548F4169" w14:textId="623DEC4A" w:rsidR="008C09D9" w:rsidRDefault="008C09D9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noProof/>
          <w:sz w:val="22"/>
          <w:szCs w:val="22"/>
        </w:rPr>
        <w:lastRenderedPageBreak/>
        <w:drawing>
          <wp:anchor distT="0" distB="0" distL="114300" distR="114300" simplePos="0" relativeHeight="251657225" behindDoc="0" locked="0" layoutInCell="1" allowOverlap="1" wp14:anchorId="7C9ECA64" wp14:editId="3B2B17B1">
            <wp:simplePos x="0" y="0"/>
            <wp:positionH relativeFrom="column">
              <wp:posOffset>-55880</wp:posOffset>
            </wp:positionH>
            <wp:positionV relativeFrom="paragraph">
              <wp:posOffset>0</wp:posOffset>
            </wp:positionV>
            <wp:extent cx="4844956" cy="7040880"/>
            <wp:effectExtent l="0" t="0" r="0" b="0"/>
            <wp:wrapSquare wrapText="bothSides"/>
            <wp:docPr id="1215641523" name="Picture 7" descr="A collage of different types of leav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5641523" name="Picture 7" descr="A collage of different types of leaves&#10;&#10;Description automatically generated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44956" cy="70408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DCE196A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3014E55B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6AA0C2DF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018BC015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6E098C67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0E6CD6F3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1E230864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108C00C5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172BF3A8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06D505DF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2DEABB3E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173EC677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4F629560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45F58BCF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66ACC0DF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45DAB2CA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7EEC052F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0A89FDFF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734A7E44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69533EA1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63660765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33F452D4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712762E5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08900AC6" w14:textId="77777777" w:rsidR="00B33C3A" w:rsidRDefault="00B33C3A" w:rsidP="3FF550C7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05B47F51" w14:textId="6585D1A3" w:rsidR="006F3601" w:rsidRDefault="006F3601" w:rsidP="3FF550C7">
      <w:pPr>
        <w:jc w:val="both"/>
        <w:rPr>
          <w:rFonts w:ascii="Arial" w:hAnsi="Arial" w:cs="Arial"/>
          <w:sz w:val="22"/>
          <w:szCs w:val="22"/>
        </w:rPr>
      </w:pPr>
      <w:r w:rsidRPr="3FF550C7">
        <w:rPr>
          <w:rFonts w:ascii="Arial" w:hAnsi="Arial" w:cs="Arial"/>
          <w:b/>
          <w:bCs/>
          <w:sz w:val="22"/>
          <w:szCs w:val="22"/>
        </w:rPr>
        <w:t xml:space="preserve">Supplementary Figure </w:t>
      </w:r>
      <w:r w:rsidR="00AB1362">
        <w:rPr>
          <w:rFonts w:ascii="Arial" w:hAnsi="Arial" w:cs="Arial"/>
          <w:b/>
          <w:bCs/>
          <w:sz w:val="22"/>
          <w:szCs w:val="22"/>
        </w:rPr>
        <w:t>1</w:t>
      </w:r>
      <w:r w:rsidR="00191DCA">
        <w:rPr>
          <w:rFonts w:ascii="Arial" w:hAnsi="Arial" w:cs="Arial"/>
          <w:b/>
          <w:bCs/>
          <w:sz w:val="22"/>
          <w:szCs w:val="22"/>
        </w:rPr>
        <w:t>3</w:t>
      </w:r>
      <w:r w:rsidRPr="3FF550C7">
        <w:rPr>
          <w:rFonts w:ascii="Arial" w:hAnsi="Arial" w:cs="Arial"/>
          <w:b/>
          <w:bCs/>
          <w:sz w:val="22"/>
          <w:szCs w:val="22"/>
        </w:rPr>
        <w:t xml:space="preserve">. </w:t>
      </w:r>
      <w:r w:rsidR="00812996" w:rsidRPr="00812996">
        <w:rPr>
          <w:rFonts w:ascii="Arial" w:hAnsi="Arial" w:cs="Arial"/>
          <w:sz w:val="22"/>
          <w:szCs w:val="22"/>
        </w:rPr>
        <w:t>Representative</w:t>
      </w:r>
      <w:r w:rsidR="00812996">
        <w:rPr>
          <w:rFonts w:ascii="Arial" w:hAnsi="Arial" w:cs="Arial"/>
          <w:b/>
          <w:bCs/>
          <w:sz w:val="22"/>
          <w:szCs w:val="22"/>
        </w:rPr>
        <w:t xml:space="preserve"> </w:t>
      </w:r>
      <w:r w:rsidR="00812996">
        <w:rPr>
          <w:rFonts w:ascii="Arial" w:hAnsi="Arial" w:cs="Arial"/>
          <w:sz w:val="22"/>
          <w:szCs w:val="22"/>
        </w:rPr>
        <w:t>f</w:t>
      </w:r>
      <w:r w:rsidR="00DC3F82" w:rsidRPr="3FF550C7">
        <w:rPr>
          <w:rFonts w:ascii="Arial" w:hAnsi="Arial" w:cs="Arial"/>
          <w:sz w:val="22"/>
          <w:szCs w:val="22"/>
        </w:rPr>
        <w:t xml:space="preserve">luorescence microscopy image sets of </w:t>
      </w:r>
      <w:r w:rsidR="000F0E72" w:rsidRPr="3FF550C7">
        <w:rPr>
          <w:rFonts w:ascii="Arial" w:hAnsi="Arial" w:cs="Arial"/>
          <w:b/>
          <w:bCs/>
          <w:sz w:val="22"/>
          <w:szCs w:val="22"/>
        </w:rPr>
        <w:t>(A)</w:t>
      </w:r>
      <w:r w:rsidR="000F0E72" w:rsidRPr="3FF550C7">
        <w:rPr>
          <w:rFonts w:ascii="Arial" w:hAnsi="Arial" w:cs="Arial"/>
          <w:sz w:val="22"/>
          <w:szCs w:val="22"/>
        </w:rPr>
        <w:t xml:space="preserve"> </w:t>
      </w:r>
      <w:r w:rsidR="00312450" w:rsidRPr="3FF550C7">
        <w:rPr>
          <w:rFonts w:ascii="Arial" w:hAnsi="Arial" w:cs="Arial"/>
          <w:i/>
          <w:iCs/>
          <w:sz w:val="22"/>
          <w:szCs w:val="22"/>
        </w:rPr>
        <w:t>Solanum lycopersicum</w:t>
      </w:r>
      <w:r w:rsidR="00312450" w:rsidRPr="3FF550C7">
        <w:rPr>
          <w:rFonts w:ascii="Arial" w:hAnsi="Arial" w:cs="Arial"/>
          <w:sz w:val="22"/>
          <w:szCs w:val="22"/>
        </w:rPr>
        <w:t xml:space="preserve">, </w:t>
      </w:r>
      <w:r w:rsidR="000F0E72" w:rsidRPr="3FF550C7">
        <w:rPr>
          <w:rFonts w:ascii="Arial" w:hAnsi="Arial" w:cs="Arial"/>
          <w:b/>
          <w:bCs/>
          <w:sz w:val="22"/>
          <w:szCs w:val="22"/>
        </w:rPr>
        <w:t>(B)</w:t>
      </w:r>
      <w:r w:rsidR="000F0E72" w:rsidRPr="3FF550C7">
        <w:rPr>
          <w:rFonts w:ascii="Arial" w:hAnsi="Arial" w:cs="Arial"/>
          <w:sz w:val="22"/>
          <w:szCs w:val="22"/>
        </w:rPr>
        <w:t xml:space="preserve"> </w:t>
      </w:r>
      <w:r w:rsidR="00312450" w:rsidRPr="3FF550C7">
        <w:rPr>
          <w:rFonts w:ascii="Arial" w:hAnsi="Arial" w:cs="Arial"/>
          <w:i/>
          <w:iCs/>
          <w:sz w:val="22"/>
          <w:szCs w:val="22"/>
        </w:rPr>
        <w:t>Brassica rapa</w:t>
      </w:r>
      <w:r w:rsidR="00312450" w:rsidRPr="3FF550C7">
        <w:rPr>
          <w:rFonts w:ascii="Arial" w:hAnsi="Arial" w:cs="Arial"/>
          <w:sz w:val="22"/>
          <w:szCs w:val="22"/>
        </w:rPr>
        <w:t xml:space="preserve">, and </w:t>
      </w:r>
      <w:r w:rsidR="000F0E72" w:rsidRPr="3FF550C7">
        <w:rPr>
          <w:rFonts w:ascii="Arial" w:hAnsi="Arial" w:cs="Arial"/>
          <w:b/>
          <w:bCs/>
          <w:sz w:val="22"/>
          <w:szCs w:val="22"/>
        </w:rPr>
        <w:t>(C)</w:t>
      </w:r>
      <w:r w:rsidR="000F0E72" w:rsidRPr="3FF550C7">
        <w:rPr>
          <w:rFonts w:ascii="Arial" w:hAnsi="Arial" w:cs="Arial"/>
          <w:sz w:val="22"/>
          <w:szCs w:val="22"/>
        </w:rPr>
        <w:t xml:space="preserve"> </w:t>
      </w:r>
      <w:r w:rsidR="00312450" w:rsidRPr="3FF550C7">
        <w:rPr>
          <w:rFonts w:ascii="Arial" w:hAnsi="Arial" w:cs="Arial"/>
          <w:i/>
          <w:iCs/>
          <w:sz w:val="22"/>
          <w:szCs w:val="22"/>
        </w:rPr>
        <w:t>Medicago sativa</w:t>
      </w:r>
      <w:r w:rsidR="00312450" w:rsidRPr="3FF550C7">
        <w:rPr>
          <w:rFonts w:ascii="Arial" w:hAnsi="Arial" w:cs="Arial"/>
          <w:sz w:val="22"/>
          <w:szCs w:val="22"/>
        </w:rPr>
        <w:t xml:space="preserve"> </w:t>
      </w:r>
      <w:r w:rsidR="00DC3F82" w:rsidRPr="3FF550C7">
        <w:rPr>
          <w:rFonts w:ascii="Arial" w:hAnsi="Arial" w:cs="Arial"/>
          <w:sz w:val="22"/>
          <w:szCs w:val="22"/>
        </w:rPr>
        <w:t xml:space="preserve">seedlings at </w:t>
      </w:r>
      <w:r w:rsidR="00D978C1">
        <w:rPr>
          <w:rFonts w:ascii="Arial" w:hAnsi="Arial" w:cs="Arial"/>
          <w:sz w:val="22"/>
          <w:szCs w:val="22"/>
        </w:rPr>
        <w:t>4-5 dpi.</w:t>
      </w:r>
      <w:r w:rsidR="00312450" w:rsidRPr="3FF550C7">
        <w:rPr>
          <w:rFonts w:ascii="Arial" w:hAnsi="Arial" w:cs="Arial"/>
          <w:sz w:val="22"/>
          <w:szCs w:val="22"/>
        </w:rPr>
        <w:t xml:space="preserve"> </w:t>
      </w:r>
      <w:r w:rsidR="2FD8316D" w:rsidRPr="3FF550C7">
        <w:rPr>
          <w:rFonts w:ascii="Arial" w:hAnsi="Arial" w:cs="Arial"/>
          <w:sz w:val="22"/>
          <w:szCs w:val="22"/>
        </w:rPr>
        <w:t xml:space="preserve">The leftmost sample in (B) was treated with </w:t>
      </w:r>
      <w:r w:rsidR="003F4E6B">
        <w:rPr>
          <w:rFonts w:ascii="Arial" w:hAnsi="Arial" w:cs="Arial"/>
          <w:sz w:val="22"/>
          <w:szCs w:val="22"/>
        </w:rPr>
        <w:t>3</w:t>
      </w:r>
      <w:r w:rsidR="00B92245">
        <w:rPr>
          <w:rFonts w:ascii="Arial" w:hAnsi="Arial" w:cs="Arial"/>
          <w:sz w:val="22"/>
          <w:szCs w:val="22"/>
        </w:rPr>
        <w:t>x</w:t>
      </w:r>
      <w:r w:rsidR="2FD8316D" w:rsidRPr="3FF550C7">
        <w:rPr>
          <w:rFonts w:ascii="Arial" w:hAnsi="Arial" w:cs="Arial"/>
          <w:sz w:val="22"/>
          <w:szCs w:val="22"/>
        </w:rPr>
        <w:t xml:space="preserve"> vacuum </w:t>
      </w:r>
      <w:r w:rsidR="0082293C">
        <w:rPr>
          <w:rFonts w:ascii="Arial" w:hAnsi="Arial" w:cs="Arial"/>
          <w:sz w:val="22"/>
          <w:szCs w:val="22"/>
        </w:rPr>
        <w:t>(lacking sonication)</w:t>
      </w:r>
      <w:r w:rsidR="00F94424">
        <w:rPr>
          <w:rFonts w:ascii="Arial" w:hAnsi="Arial" w:cs="Arial"/>
          <w:sz w:val="22"/>
          <w:szCs w:val="22"/>
        </w:rPr>
        <w:t>,</w:t>
      </w:r>
      <w:r w:rsidR="2FD8316D" w:rsidRPr="3FF550C7">
        <w:rPr>
          <w:rFonts w:ascii="Arial" w:hAnsi="Arial" w:cs="Arial"/>
          <w:sz w:val="22"/>
          <w:szCs w:val="22"/>
        </w:rPr>
        <w:t xml:space="preserve"> whereas all other </w:t>
      </w:r>
      <w:r w:rsidR="0B483C32" w:rsidRPr="3FF550C7">
        <w:rPr>
          <w:rFonts w:ascii="Arial" w:hAnsi="Arial" w:cs="Arial"/>
          <w:sz w:val="22"/>
          <w:szCs w:val="22"/>
        </w:rPr>
        <w:t xml:space="preserve">samples were transformed using the </w:t>
      </w:r>
      <w:r w:rsidR="003F4E6B">
        <w:rPr>
          <w:rFonts w:ascii="Arial" w:hAnsi="Arial" w:cs="Arial"/>
          <w:sz w:val="22"/>
          <w:szCs w:val="22"/>
        </w:rPr>
        <w:t xml:space="preserve">optimized </w:t>
      </w:r>
      <w:r w:rsidR="0B483C32" w:rsidRPr="3FF550C7">
        <w:rPr>
          <w:rFonts w:ascii="Arial" w:hAnsi="Arial" w:cs="Arial"/>
          <w:sz w:val="22"/>
          <w:szCs w:val="22"/>
        </w:rPr>
        <w:t>VAST method</w:t>
      </w:r>
      <w:r w:rsidR="00B31EF2">
        <w:rPr>
          <w:rFonts w:ascii="Arial" w:hAnsi="Arial" w:cs="Arial"/>
          <w:sz w:val="22"/>
          <w:szCs w:val="22"/>
        </w:rPr>
        <w:t xml:space="preserve"> </w:t>
      </w:r>
      <w:r w:rsidR="0072010B">
        <w:rPr>
          <w:rFonts w:ascii="Arial" w:hAnsi="Arial" w:cs="Arial"/>
          <w:sz w:val="22"/>
          <w:szCs w:val="22"/>
        </w:rPr>
        <w:t>(</w:t>
      </w:r>
      <w:r w:rsidR="00910728" w:rsidRPr="3100BCAD">
        <w:rPr>
          <w:rFonts w:ascii="Arial" w:eastAsia="Arial" w:hAnsi="Arial" w:cs="Arial"/>
          <w:sz w:val="22"/>
          <w:szCs w:val="22"/>
        </w:rPr>
        <w:t xml:space="preserve">see </w:t>
      </w:r>
      <w:r w:rsidR="00910728" w:rsidRPr="00F63B37">
        <w:rPr>
          <w:rFonts w:ascii="Arial" w:eastAsia="Arial" w:hAnsi="Arial" w:cs="Arial"/>
          <w:b/>
          <w:bCs/>
          <w:sz w:val="22"/>
          <w:szCs w:val="22"/>
        </w:rPr>
        <w:t>Supplementary Table 2</w:t>
      </w:r>
      <w:r w:rsidR="0072010B">
        <w:rPr>
          <w:rFonts w:ascii="Arial" w:hAnsi="Arial" w:cs="Arial"/>
          <w:sz w:val="22"/>
          <w:szCs w:val="22"/>
        </w:rPr>
        <w:t>)</w:t>
      </w:r>
      <w:r w:rsidR="0B483C32" w:rsidRPr="3FF550C7">
        <w:rPr>
          <w:rFonts w:ascii="Arial" w:hAnsi="Arial" w:cs="Arial"/>
          <w:sz w:val="22"/>
          <w:szCs w:val="22"/>
        </w:rPr>
        <w:t xml:space="preserve">. </w:t>
      </w:r>
      <w:r w:rsidR="0047623D" w:rsidRPr="3FF550C7">
        <w:rPr>
          <w:rFonts w:ascii="Arial" w:hAnsi="Arial" w:cs="Arial"/>
          <w:sz w:val="22"/>
          <w:szCs w:val="22"/>
        </w:rPr>
        <w:t>All scale bars: 1 mm. Channels: Bright-field, YPET fluorescence (yellow), and Chlorophyll (red) overlaid with YPET</w:t>
      </w:r>
      <w:r w:rsidR="53524013" w:rsidRPr="3FF550C7">
        <w:rPr>
          <w:rFonts w:ascii="Arial" w:hAnsi="Arial" w:cs="Arial"/>
          <w:sz w:val="22"/>
          <w:szCs w:val="22"/>
        </w:rPr>
        <w:t>.</w:t>
      </w:r>
    </w:p>
    <w:p w14:paraId="46FAA960" w14:textId="6F1D469F" w:rsidR="0011220F" w:rsidRDefault="00B33C3A">
      <w:r>
        <w:rPr>
          <w:noProof/>
        </w:rPr>
        <w:lastRenderedPageBreak/>
        <w:drawing>
          <wp:anchor distT="0" distB="0" distL="114300" distR="114300" simplePos="0" relativeHeight="251657227" behindDoc="0" locked="0" layoutInCell="1" allowOverlap="1" wp14:anchorId="10609EA3" wp14:editId="3B5109B4">
            <wp:simplePos x="0" y="0"/>
            <wp:positionH relativeFrom="column">
              <wp:posOffset>302895</wp:posOffset>
            </wp:positionH>
            <wp:positionV relativeFrom="paragraph">
              <wp:posOffset>0</wp:posOffset>
            </wp:positionV>
            <wp:extent cx="2747010" cy="5577840"/>
            <wp:effectExtent l="0" t="0" r="0" b="0"/>
            <wp:wrapSquare wrapText="bothSides"/>
            <wp:docPr id="739573565" name="Picture 739573565" descr="A collage of green leav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9573565" name="Picture 739573565" descr="A collage of green leaves&#10;&#10;AI-generated content may be incorrect."/>
                    <pic:cNvPicPr/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680"/>
                    <a:stretch/>
                  </pic:blipFill>
                  <pic:spPr bwMode="auto">
                    <a:xfrm>
                      <a:off x="0" y="0"/>
                      <a:ext cx="2747010" cy="5577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57226" behindDoc="0" locked="0" layoutInCell="1" allowOverlap="1" wp14:anchorId="522D6D1E" wp14:editId="7F38A64E">
            <wp:simplePos x="0" y="0"/>
            <wp:positionH relativeFrom="column">
              <wp:posOffset>0</wp:posOffset>
            </wp:positionH>
            <wp:positionV relativeFrom="paragraph">
              <wp:posOffset>212</wp:posOffset>
            </wp:positionV>
            <wp:extent cx="233680" cy="5577840"/>
            <wp:effectExtent l="0" t="0" r="0" b="0"/>
            <wp:wrapSquare wrapText="bothSides"/>
            <wp:docPr id="1675996432" name="Picture 1675996432" descr="A collage of green leav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5996432" name="Picture 1675996432" descr="A collage of green leaves&#10;&#10;AI-generated content may be incorrect."/>
                    <pic:cNvPicPr/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5964"/>
                    <a:stretch/>
                  </pic:blipFill>
                  <pic:spPr bwMode="auto">
                    <a:xfrm>
                      <a:off x="0" y="0"/>
                      <a:ext cx="233680" cy="5577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B0948AA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56D8D70D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50D1FBFA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3529A02E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3511DE45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61DA31C1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27080195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7757BB31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7488C213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7AAF3213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436715A5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3CD1914E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3BF54ED8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0F8DAF51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04C3B096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34457B66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3B96BDF6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717416F8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2E516F93" w14:textId="77777777" w:rsidR="00397375" w:rsidRDefault="00397375">
      <w:pPr>
        <w:rPr>
          <w:rFonts w:ascii="Arial" w:hAnsi="Arial" w:cs="Arial"/>
          <w:sz w:val="22"/>
          <w:szCs w:val="22"/>
        </w:rPr>
      </w:pPr>
    </w:p>
    <w:p w14:paraId="7C1542B0" w14:textId="7586B4F2" w:rsidR="3FF550C7" w:rsidRDefault="00397375" w:rsidP="00397375">
      <w:pPr>
        <w:jc w:val="both"/>
        <w:rPr>
          <w:rFonts w:ascii="Arial" w:hAnsi="Arial" w:cs="Arial"/>
          <w:sz w:val="22"/>
          <w:szCs w:val="22"/>
        </w:rPr>
      </w:pPr>
      <w:r w:rsidRPr="003E2DB8">
        <w:rPr>
          <w:rFonts w:ascii="Arial" w:hAnsi="Arial" w:cs="Arial"/>
          <w:b/>
          <w:bCs/>
          <w:sz w:val="22"/>
          <w:szCs w:val="22"/>
        </w:rPr>
        <w:t xml:space="preserve">Supplementary Figure </w:t>
      </w:r>
      <w:r w:rsidR="00AB1362">
        <w:rPr>
          <w:rFonts w:ascii="Arial" w:hAnsi="Arial" w:cs="Arial"/>
          <w:b/>
          <w:bCs/>
          <w:sz w:val="22"/>
          <w:szCs w:val="22"/>
        </w:rPr>
        <w:t>1</w:t>
      </w:r>
      <w:r w:rsidR="00191DCA">
        <w:rPr>
          <w:rFonts w:ascii="Arial" w:hAnsi="Arial" w:cs="Arial"/>
          <w:b/>
          <w:bCs/>
          <w:sz w:val="22"/>
          <w:szCs w:val="22"/>
        </w:rPr>
        <w:t>4</w:t>
      </w:r>
      <w:r w:rsidRPr="003E2DB8">
        <w:rPr>
          <w:rFonts w:ascii="Arial" w:hAnsi="Arial" w:cs="Arial"/>
          <w:b/>
          <w:bCs/>
          <w:sz w:val="22"/>
          <w:szCs w:val="22"/>
        </w:rPr>
        <w:t xml:space="preserve">. </w:t>
      </w:r>
      <w:r w:rsidR="003354BD" w:rsidRPr="003E2DB8">
        <w:rPr>
          <w:rFonts w:ascii="Arial" w:hAnsi="Arial" w:cs="Arial"/>
          <w:sz w:val="22"/>
          <w:szCs w:val="22"/>
        </w:rPr>
        <w:t>Mock</w:t>
      </w:r>
      <w:r w:rsidRPr="003E2DB8">
        <w:rPr>
          <w:rFonts w:ascii="Arial" w:hAnsi="Arial" w:cs="Arial"/>
          <w:b/>
          <w:bCs/>
          <w:sz w:val="22"/>
          <w:szCs w:val="22"/>
        </w:rPr>
        <w:t xml:space="preserve"> </w:t>
      </w:r>
      <w:r w:rsidRPr="003E2DB8">
        <w:rPr>
          <w:rFonts w:ascii="Arial" w:hAnsi="Arial" w:cs="Arial"/>
          <w:sz w:val="22"/>
          <w:szCs w:val="22"/>
        </w:rPr>
        <w:t xml:space="preserve">fluorescence microscopy image sets of </w:t>
      </w:r>
      <w:r w:rsidRPr="003E2DB8">
        <w:rPr>
          <w:rFonts w:ascii="Arial" w:hAnsi="Arial" w:cs="Arial"/>
          <w:b/>
          <w:bCs/>
          <w:sz w:val="22"/>
          <w:szCs w:val="22"/>
        </w:rPr>
        <w:t>(A)</w:t>
      </w:r>
      <w:r w:rsidRPr="003E2DB8">
        <w:rPr>
          <w:rFonts w:ascii="Arial" w:hAnsi="Arial" w:cs="Arial"/>
          <w:sz w:val="22"/>
          <w:szCs w:val="22"/>
        </w:rPr>
        <w:t xml:space="preserve"> </w:t>
      </w:r>
      <w:r w:rsidRPr="003E2DB8">
        <w:rPr>
          <w:rFonts w:ascii="Arial" w:eastAsia="Aptos" w:hAnsi="Arial" w:cs="Arial"/>
          <w:i/>
          <w:iCs/>
          <w:sz w:val="22"/>
          <w:szCs w:val="22"/>
        </w:rPr>
        <w:t>Setaria italica</w:t>
      </w:r>
      <w:r w:rsidRPr="003E2DB8">
        <w:rPr>
          <w:rFonts w:ascii="Arial" w:hAnsi="Arial" w:cs="Arial"/>
          <w:sz w:val="22"/>
          <w:szCs w:val="22"/>
        </w:rPr>
        <w:t xml:space="preserve">, and </w:t>
      </w:r>
      <w:r w:rsidRPr="003E2DB8">
        <w:rPr>
          <w:rFonts w:ascii="Arial" w:hAnsi="Arial" w:cs="Arial"/>
          <w:b/>
          <w:bCs/>
          <w:sz w:val="22"/>
          <w:szCs w:val="22"/>
        </w:rPr>
        <w:t>(B)</w:t>
      </w:r>
      <w:r w:rsidRPr="003E2DB8">
        <w:rPr>
          <w:rFonts w:ascii="Arial" w:hAnsi="Arial" w:cs="Arial"/>
          <w:sz w:val="22"/>
          <w:szCs w:val="22"/>
        </w:rPr>
        <w:t xml:space="preserve"> </w:t>
      </w:r>
      <w:r w:rsidRPr="003E2DB8">
        <w:rPr>
          <w:rFonts w:ascii="Arial" w:eastAsia="Aptos" w:hAnsi="Arial" w:cs="Arial"/>
          <w:i/>
          <w:iCs/>
          <w:sz w:val="22"/>
          <w:szCs w:val="22"/>
        </w:rPr>
        <w:t>Panicum virgatum</w:t>
      </w:r>
      <w:r w:rsidRPr="003E2DB8">
        <w:rPr>
          <w:rFonts w:ascii="Arial" w:hAnsi="Arial" w:cs="Arial"/>
          <w:sz w:val="22"/>
          <w:szCs w:val="22"/>
        </w:rPr>
        <w:t xml:space="preserve"> at </w:t>
      </w:r>
      <w:r w:rsidR="00B35EC0" w:rsidRPr="003E2DB8">
        <w:rPr>
          <w:rFonts w:ascii="Arial" w:hAnsi="Arial" w:cs="Arial"/>
          <w:sz w:val="22"/>
          <w:szCs w:val="22"/>
        </w:rPr>
        <w:t>4</w:t>
      </w:r>
      <w:r w:rsidR="000521B5" w:rsidRPr="003E2DB8">
        <w:rPr>
          <w:rFonts w:ascii="Arial" w:hAnsi="Arial" w:cs="Arial"/>
          <w:sz w:val="22"/>
          <w:szCs w:val="22"/>
        </w:rPr>
        <w:t>-</w:t>
      </w:r>
      <w:r w:rsidR="00B35EC0" w:rsidRPr="003E2DB8">
        <w:rPr>
          <w:rFonts w:ascii="Arial" w:hAnsi="Arial" w:cs="Arial"/>
          <w:sz w:val="22"/>
          <w:szCs w:val="22"/>
        </w:rPr>
        <w:t>dpi</w:t>
      </w:r>
      <w:r w:rsidRPr="003E2DB8">
        <w:rPr>
          <w:rFonts w:ascii="Arial" w:eastAsia="Arial" w:hAnsi="Arial" w:cs="Arial"/>
          <w:sz w:val="22"/>
          <w:szCs w:val="22"/>
        </w:rPr>
        <w:t>.</w:t>
      </w:r>
      <w:r w:rsidRPr="003E2DB8">
        <w:rPr>
          <w:rFonts w:ascii="Arial" w:hAnsi="Arial" w:cs="Arial"/>
          <w:sz w:val="22"/>
          <w:szCs w:val="22"/>
        </w:rPr>
        <w:t xml:space="preserve"> All scale bars: 1 mm. Channels: Bright-field, YPET fluorescence (yellow), and Chlorophyll (red) overlaid with YPET. </w:t>
      </w:r>
    </w:p>
    <w:p w14:paraId="0E55DDCB" w14:textId="77777777" w:rsidR="00AB1362" w:rsidRDefault="00AB1362" w:rsidP="00397375">
      <w:pPr>
        <w:jc w:val="both"/>
        <w:rPr>
          <w:rFonts w:ascii="Arial" w:hAnsi="Arial" w:cs="Arial"/>
          <w:sz w:val="22"/>
          <w:szCs w:val="22"/>
        </w:rPr>
      </w:pPr>
    </w:p>
    <w:p w14:paraId="68072EB9" w14:textId="26A190CB" w:rsidR="00AB1362" w:rsidRDefault="00AB1362" w:rsidP="00397375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1F3C8601" wp14:editId="71B91AB7">
            <wp:extent cx="4554702" cy="8423943"/>
            <wp:effectExtent l="0" t="0" r="5080" b="0"/>
            <wp:docPr id="620082630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0082630" name="Picture 12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4702" cy="84239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EBF17C" w14:textId="4A6BF1CF" w:rsidR="002A7C04" w:rsidRPr="007A1BE7" w:rsidRDefault="00AB1362" w:rsidP="007A1BE7">
      <w:pPr>
        <w:jc w:val="both"/>
        <w:rPr>
          <w:rFonts w:ascii="Arial" w:hAnsi="Arial" w:cs="Arial"/>
          <w:sz w:val="22"/>
          <w:szCs w:val="22"/>
          <w:highlight w:val="yellow"/>
        </w:rPr>
      </w:pPr>
      <w:r w:rsidRPr="000F434C">
        <w:rPr>
          <w:rFonts w:ascii="Arial" w:hAnsi="Arial" w:cs="Arial"/>
          <w:b/>
          <w:bCs/>
          <w:sz w:val="22"/>
          <w:szCs w:val="22"/>
          <w:highlight w:val="yellow"/>
        </w:rPr>
        <w:lastRenderedPageBreak/>
        <w:t>Supplementary Figure 1</w:t>
      </w:r>
      <w:r w:rsidR="00191DCA" w:rsidRPr="000F434C">
        <w:rPr>
          <w:rFonts w:ascii="Arial" w:hAnsi="Arial" w:cs="Arial"/>
          <w:b/>
          <w:bCs/>
          <w:sz w:val="22"/>
          <w:szCs w:val="22"/>
          <w:highlight w:val="yellow"/>
        </w:rPr>
        <w:t>5</w:t>
      </w:r>
      <w:r w:rsidRPr="000F434C">
        <w:rPr>
          <w:rFonts w:ascii="Arial" w:hAnsi="Arial" w:cs="Arial"/>
          <w:b/>
          <w:bCs/>
          <w:sz w:val="22"/>
          <w:szCs w:val="22"/>
          <w:highlight w:val="yellow"/>
        </w:rPr>
        <w:t>.</w:t>
      </w:r>
      <w:r w:rsidR="002A7C04" w:rsidRPr="000F434C">
        <w:rPr>
          <w:rFonts w:ascii="Arial" w:hAnsi="Arial" w:cs="Arial"/>
          <w:b/>
          <w:bCs/>
          <w:sz w:val="22"/>
          <w:szCs w:val="22"/>
          <w:highlight w:val="yellow"/>
        </w:rPr>
        <w:t xml:space="preserve"> Comparison of </w:t>
      </w:r>
      <w:r w:rsidR="002A7C04" w:rsidRPr="000F434C">
        <w:rPr>
          <w:rFonts w:ascii="Arial" w:hAnsi="Arial" w:cs="Arial"/>
          <w:b/>
          <w:bCs/>
          <w:i/>
          <w:iCs/>
          <w:sz w:val="22"/>
          <w:szCs w:val="22"/>
          <w:highlight w:val="yellow"/>
        </w:rPr>
        <w:t>Agrobacterium tumefaciens</w:t>
      </w:r>
      <w:r w:rsidR="002A7C04" w:rsidRPr="000F434C">
        <w:rPr>
          <w:rFonts w:ascii="Arial" w:hAnsi="Arial" w:cs="Arial"/>
          <w:b/>
          <w:bCs/>
          <w:sz w:val="22"/>
          <w:szCs w:val="22"/>
          <w:highlight w:val="yellow"/>
        </w:rPr>
        <w:t xml:space="preserve"> strains AGL1 and EHA105 for VAST-mediated transformation in </w:t>
      </w:r>
      <w:r w:rsidR="002A7C04" w:rsidRPr="000F434C">
        <w:rPr>
          <w:rFonts w:ascii="Arial" w:hAnsi="Arial" w:cs="Arial"/>
          <w:b/>
          <w:bCs/>
          <w:i/>
          <w:iCs/>
          <w:sz w:val="22"/>
          <w:szCs w:val="22"/>
          <w:highlight w:val="yellow"/>
        </w:rPr>
        <w:t>Setaria italica</w:t>
      </w:r>
      <w:r w:rsidR="002A7C04" w:rsidRPr="000F434C">
        <w:rPr>
          <w:rFonts w:ascii="Arial" w:hAnsi="Arial" w:cs="Arial"/>
          <w:b/>
          <w:bCs/>
          <w:sz w:val="22"/>
          <w:szCs w:val="22"/>
          <w:highlight w:val="yellow"/>
        </w:rPr>
        <w:t xml:space="preserve">. </w:t>
      </w:r>
      <w:r w:rsidR="002A7C04" w:rsidRPr="007A1BE7">
        <w:rPr>
          <w:rFonts w:ascii="Arial" w:hAnsi="Arial" w:cs="Arial"/>
          <w:b/>
          <w:bCs/>
          <w:sz w:val="22"/>
          <w:szCs w:val="22"/>
          <w:highlight w:val="yellow"/>
        </w:rPr>
        <w:t xml:space="preserve">(A) </w:t>
      </w:r>
      <w:r w:rsidR="002A7C04" w:rsidRPr="000F434C">
        <w:rPr>
          <w:rFonts w:ascii="Arial" w:hAnsi="Arial" w:cs="Arial"/>
          <w:sz w:val="22"/>
          <w:szCs w:val="22"/>
          <w:highlight w:val="yellow"/>
        </w:rPr>
        <w:t xml:space="preserve">Representative bright-field, YPET fluorescence, and merged YPET + chlorophyll images of </w:t>
      </w:r>
      <w:r w:rsidR="002A7C04" w:rsidRPr="000F434C">
        <w:rPr>
          <w:rFonts w:ascii="Arial" w:hAnsi="Arial" w:cs="Arial"/>
          <w:i/>
          <w:iCs/>
          <w:sz w:val="22"/>
          <w:szCs w:val="22"/>
          <w:highlight w:val="yellow"/>
        </w:rPr>
        <w:t>S. italica</w:t>
      </w:r>
      <w:r w:rsidR="002A7C04" w:rsidRPr="000F434C">
        <w:rPr>
          <w:rFonts w:ascii="Arial" w:hAnsi="Arial" w:cs="Arial"/>
          <w:sz w:val="22"/>
          <w:szCs w:val="22"/>
          <w:highlight w:val="yellow"/>
        </w:rPr>
        <w:t xml:space="preserve"> leaves infiltrated with mock, AGL1, or EHA105. </w:t>
      </w:r>
      <w:r w:rsidR="002A7C04" w:rsidRPr="000F434C">
        <w:rPr>
          <w:rFonts w:ascii="Arial" w:hAnsi="Arial" w:cs="Arial"/>
          <w:b/>
          <w:bCs/>
          <w:sz w:val="22"/>
          <w:szCs w:val="22"/>
          <w:highlight w:val="yellow"/>
        </w:rPr>
        <w:t>(B)</w:t>
      </w:r>
      <w:r w:rsidR="002A7C04" w:rsidRPr="000F434C">
        <w:rPr>
          <w:rFonts w:ascii="Arial" w:hAnsi="Arial" w:cs="Arial"/>
          <w:sz w:val="22"/>
          <w:szCs w:val="22"/>
          <w:highlight w:val="yellow"/>
        </w:rPr>
        <w:t xml:space="preserve"> </w:t>
      </w:r>
      <w:r w:rsidR="007A1BE7" w:rsidRPr="000F434C">
        <w:rPr>
          <w:rFonts w:ascii="Arial" w:hAnsi="Arial" w:cs="Arial"/>
          <w:sz w:val="22"/>
          <w:szCs w:val="22"/>
          <w:highlight w:val="yellow"/>
        </w:rPr>
        <w:t xml:space="preserve">Representative </w:t>
      </w:r>
      <w:r w:rsidR="007A1BE7">
        <w:rPr>
          <w:rFonts w:ascii="Arial" w:hAnsi="Arial" w:cs="Arial"/>
          <w:sz w:val="22"/>
          <w:szCs w:val="22"/>
          <w:highlight w:val="yellow"/>
        </w:rPr>
        <w:t>c</w:t>
      </w:r>
      <w:r w:rsidR="002A7C04" w:rsidRPr="000F434C">
        <w:rPr>
          <w:rFonts w:ascii="Arial" w:hAnsi="Arial" w:cs="Arial"/>
          <w:sz w:val="22"/>
          <w:szCs w:val="22"/>
          <w:highlight w:val="yellow"/>
        </w:rPr>
        <w:t xml:space="preserve">onfocal microscopy images of epidermal and mesophyll layers in AGL1-transformed leaves compared to EHA105 and mock controls. </w:t>
      </w:r>
      <w:r w:rsidR="002A7C04" w:rsidRPr="000F434C">
        <w:rPr>
          <w:rFonts w:ascii="Arial" w:hAnsi="Arial" w:cs="Arial"/>
          <w:b/>
          <w:bCs/>
          <w:sz w:val="22"/>
          <w:szCs w:val="22"/>
          <w:highlight w:val="yellow"/>
        </w:rPr>
        <w:t>(C)</w:t>
      </w:r>
      <w:r w:rsidR="002A7C04" w:rsidRPr="000F434C">
        <w:rPr>
          <w:rFonts w:ascii="Arial" w:hAnsi="Arial" w:cs="Arial"/>
          <w:sz w:val="22"/>
          <w:szCs w:val="22"/>
          <w:highlight w:val="yellow"/>
        </w:rPr>
        <w:t xml:space="preserve"> qPCR analysis of YPET expression at 4 dpi in AGL1-treated samples compared to EHA105. </w:t>
      </w:r>
      <w:r w:rsidR="002A7C04" w:rsidRPr="000F434C">
        <w:rPr>
          <w:rFonts w:ascii="Arial" w:hAnsi="Arial" w:cs="Arial"/>
          <w:b/>
          <w:bCs/>
          <w:sz w:val="22"/>
          <w:szCs w:val="22"/>
          <w:highlight w:val="yellow"/>
        </w:rPr>
        <w:t xml:space="preserve">(D) </w:t>
      </w:r>
      <w:r w:rsidR="002A7C04" w:rsidRPr="000F434C">
        <w:rPr>
          <w:rFonts w:ascii="Arial" w:hAnsi="Arial" w:cs="Arial"/>
          <w:sz w:val="22"/>
          <w:szCs w:val="22"/>
          <w:highlight w:val="yellow"/>
        </w:rPr>
        <w:t xml:space="preserve">qPCR analysis of the oxidative stress marker gene </w:t>
      </w:r>
      <w:r w:rsidR="002A7C04" w:rsidRPr="000F434C">
        <w:rPr>
          <w:rFonts w:ascii="Arial" w:hAnsi="Arial" w:cs="Arial"/>
          <w:i/>
          <w:iCs/>
          <w:sz w:val="22"/>
          <w:szCs w:val="22"/>
          <w:highlight w:val="yellow"/>
        </w:rPr>
        <w:t>catalase</w:t>
      </w:r>
      <w:r w:rsidR="00E402FD">
        <w:rPr>
          <w:rFonts w:ascii="Arial" w:hAnsi="Arial" w:cs="Arial"/>
          <w:i/>
          <w:iCs/>
          <w:sz w:val="22"/>
          <w:szCs w:val="22"/>
          <w:highlight w:val="yellow"/>
        </w:rPr>
        <w:t xml:space="preserve"> </w:t>
      </w:r>
      <w:r w:rsidR="00E402FD" w:rsidRPr="000F434C">
        <w:rPr>
          <w:rFonts w:ascii="Arial" w:hAnsi="Arial" w:cs="Arial"/>
          <w:sz w:val="22"/>
          <w:szCs w:val="22"/>
          <w:highlight w:val="yellow"/>
        </w:rPr>
        <w:t xml:space="preserve">in </w:t>
      </w:r>
      <w:r w:rsidR="00E402FD">
        <w:rPr>
          <w:rFonts w:ascii="Arial" w:hAnsi="Arial" w:cs="Arial"/>
          <w:sz w:val="22"/>
          <w:szCs w:val="22"/>
          <w:highlight w:val="yellow"/>
        </w:rPr>
        <w:t xml:space="preserve">Mock, </w:t>
      </w:r>
      <w:r w:rsidR="00E402FD" w:rsidRPr="000F434C">
        <w:rPr>
          <w:rFonts w:ascii="Arial" w:hAnsi="Arial" w:cs="Arial"/>
          <w:sz w:val="22"/>
          <w:szCs w:val="22"/>
          <w:highlight w:val="yellow"/>
        </w:rPr>
        <w:t>AGL1</w:t>
      </w:r>
      <w:r w:rsidR="00E402FD">
        <w:rPr>
          <w:rFonts w:ascii="Arial" w:hAnsi="Arial" w:cs="Arial"/>
          <w:sz w:val="22"/>
          <w:szCs w:val="22"/>
          <w:highlight w:val="yellow"/>
        </w:rPr>
        <w:t>, and EHA105</w:t>
      </w:r>
      <w:r w:rsidR="00E402FD" w:rsidRPr="000F434C">
        <w:rPr>
          <w:rFonts w:ascii="Arial" w:hAnsi="Arial" w:cs="Arial"/>
          <w:sz w:val="22"/>
          <w:szCs w:val="22"/>
          <w:highlight w:val="yellow"/>
        </w:rPr>
        <w:t>-treated samples</w:t>
      </w:r>
      <w:r w:rsidR="00BC2C6B">
        <w:rPr>
          <w:rFonts w:ascii="Arial" w:hAnsi="Arial" w:cs="Arial"/>
          <w:sz w:val="22"/>
          <w:szCs w:val="22"/>
          <w:highlight w:val="yellow"/>
        </w:rPr>
        <w:t xml:space="preserve">. </w:t>
      </w:r>
      <w:r w:rsidR="00BC2C6B" w:rsidRPr="000F434C">
        <w:rPr>
          <w:rFonts w:ascii="Arial" w:hAnsi="Arial" w:cs="Arial"/>
          <w:sz w:val="22"/>
          <w:szCs w:val="22"/>
          <w:highlight w:val="yellow"/>
        </w:rPr>
        <w:t xml:space="preserve">For qPCR </w:t>
      </w:r>
      <w:r w:rsidR="00BC2C6B" w:rsidRPr="000F434C">
        <w:rPr>
          <w:rFonts w:ascii="Arial" w:hAnsi="Arial" w:cs="Arial"/>
          <w:b/>
          <w:bCs/>
          <w:sz w:val="22"/>
          <w:szCs w:val="22"/>
          <w:highlight w:val="yellow"/>
        </w:rPr>
        <w:t>(C–D)</w:t>
      </w:r>
      <w:r w:rsidR="00BC2C6B" w:rsidRPr="000F434C">
        <w:rPr>
          <w:rFonts w:ascii="Arial" w:hAnsi="Arial" w:cs="Arial"/>
          <w:sz w:val="22"/>
          <w:szCs w:val="22"/>
          <w:highlight w:val="yellow"/>
        </w:rPr>
        <w:t xml:space="preserve">, </w:t>
      </w:r>
      <w:r w:rsidR="00BC2C6B">
        <w:rPr>
          <w:rFonts w:ascii="Arial" w:hAnsi="Arial" w:cs="Arial"/>
          <w:sz w:val="22"/>
          <w:szCs w:val="22"/>
          <w:highlight w:val="yellow"/>
        </w:rPr>
        <w:t xml:space="preserve">gene expression is </w:t>
      </w:r>
      <w:r w:rsidR="00BC2C6B">
        <w:rPr>
          <w:rFonts w:ascii="Arial" w:hAnsi="Arial" w:cs="Arial"/>
          <w:sz w:val="22"/>
          <w:szCs w:val="22"/>
          <w:highlight w:val="yellow"/>
        </w:rPr>
        <w:t xml:space="preserve">compared to </w:t>
      </w:r>
      <w:r w:rsidR="00BC2C6B">
        <w:rPr>
          <w:rFonts w:ascii="Arial" w:hAnsi="Arial" w:cs="Arial"/>
          <w:sz w:val="22"/>
          <w:szCs w:val="22"/>
          <w:highlight w:val="yellow"/>
        </w:rPr>
        <w:t xml:space="preserve">the </w:t>
      </w:r>
      <w:r w:rsidR="00BC2C6B">
        <w:rPr>
          <w:rFonts w:ascii="Arial" w:hAnsi="Arial" w:cs="Arial"/>
          <w:sz w:val="22"/>
          <w:szCs w:val="22"/>
          <w:highlight w:val="yellow"/>
        </w:rPr>
        <w:t>housekeeping gene RNA POL II</w:t>
      </w:r>
      <w:r w:rsidR="00BC2C6B">
        <w:rPr>
          <w:rFonts w:ascii="Arial" w:hAnsi="Arial" w:cs="Arial"/>
          <w:sz w:val="22"/>
          <w:szCs w:val="22"/>
          <w:highlight w:val="yellow"/>
        </w:rPr>
        <w:t xml:space="preserve"> and </w:t>
      </w:r>
      <w:r w:rsidR="00BC2C6B" w:rsidRPr="000F434C">
        <w:rPr>
          <w:rFonts w:ascii="Arial" w:hAnsi="Arial" w:cs="Arial"/>
          <w:sz w:val="22"/>
          <w:szCs w:val="22"/>
          <w:highlight w:val="yellow"/>
        </w:rPr>
        <w:t xml:space="preserve">data represent mean ± standard error from 4 biological replicates (each with 5 pooled seedlings). </w:t>
      </w:r>
      <w:r w:rsidR="002A7C04" w:rsidRPr="000F434C">
        <w:rPr>
          <w:rFonts w:ascii="Arial" w:hAnsi="Arial" w:cs="Arial"/>
          <w:b/>
          <w:bCs/>
          <w:sz w:val="22"/>
          <w:szCs w:val="22"/>
          <w:highlight w:val="yellow"/>
        </w:rPr>
        <w:t>(E)</w:t>
      </w:r>
      <w:r w:rsidR="002A7C04" w:rsidRPr="000F434C">
        <w:rPr>
          <w:rFonts w:ascii="Arial" w:hAnsi="Arial" w:cs="Arial"/>
          <w:sz w:val="22"/>
          <w:szCs w:val="22"/>
          <w:highlight w:val="yellow"/>
        </w:rPr>
        <w:t xml:space="preserve"> Quantification of </w:t>
      </w:r>
      <w:r w:rsidR="00C7104F">
        <w:rPr>
          <w:rFonts w:ascii="Arial" w:hAnsi="Arial" w:cs="Arial"/>
          <w:sz w:val="22"/>
          <w:szCs w:val="22"/>
          <w:highlight w:val="yellow"/>
        </w:rPr>
        <w:t xml:space="preserve">% </w:t>
      </w:r>
      <w:r w:rsidR="002A7C04" w:rsidRPr="000F434C">
        <w:rPr>
          <w:rFonts w:ascii="Arial" w:hAnsi="Arial" w:cs="Arial"/>
          <w:sz w:val="22"/>
          <w:szCs w:val="22"/>
          <w:highlight w:val="yellow"/>
        </w:rPr>
        <w:t xml:space="preserve">YPET-positive cells from confocal images </w:t>
      </w:r>
      <w:r w:rsidR="007A1BE7">
        <w:rPr>
          <w:rFonts w:ascii="Arial" w:hAnsi="Arial" w:cs="Arial"/>
          <w:sz w:val="22"/>
          <w:szCs w:val="22"/>
          <w:highlight w:val="yellow"/>
        </w:rPr>
        <w:t>in</w:t>
      </w:r>
      <w:r w:rsidR="002A7C04" w:rsidRPr="000F434C">
        <w:rPr>
          <w:rFonts w:ascii="Arial" w:hAnsi="Arial" w:cs="Arial"/>
          <w:sz w:val="22"/>
          <w:szCs w:val="22"/>
          <w:highlight w:val="yellow"/>
        </w:rPr>
        <w:t xml:space="preserve"> 22 biological replicates (individual seedlings). </w:t>
      </w:r>
      <w:r w:rsidR="00BC2C6B">
        <w:rPr>
          <w:rFonts w:ascii="Arial" w:hAnsi="Arial" w:cs="Arial"/>
          <w:sz w:val="22"/>
          <w:szCs w:val="22"/>
          <w:highlight w:val="yellow"/>
        </w:rPr>
        <w:t>D</w:t>
      </w:r>
      <w:r w:rsidR="002A7C04" w:rsidRPr="000F434C">
        <w:rPr>
          <w:rFonts w:ascii="Arial" w:hAnsi="Arial" w:cs="Arial"/>
          <w:sz w:val="22"/>
          <w:szCs w:val="22"/>
          <w:highlight w:val="yellow"/>
        </w:rPr>
        <w:t xml:space="preserve">ata represent mean ± standard </w:t>
      </w:r>
      <w:r w:rsidR="007A1BE7" w:rsidRPr="000F434C">
        <w:rPr>
          <w:rFonts w:ascii="Arial" w:hAnsi="Arial" w:cs="Arial"/>
          <w:sz w:val="22"/>
          <w:szCs w:val="22"/>
          <w:highlight w:val="yellow"/>
        </w:rPr>
        <w:t>deviation</w:t>
      </w:r>
      <w:r w:rsidR="002A7C04" w:rsidRPr="000F434C">
        <w:rPr>
          <w:rFonts w:ascii="Arial" w:hAnsi="Arial" w:cs="Arial"/>
          <w:sz w:val="22"/>
          <w:szCs w:val="22"/>
          <w:highlight w:val="yellow"/>
        </w:rPr>
        <w:t>. Each dot represents one seedling. Statistical analysis was performed using one-way ANOVA with Tukey’s post hoc test. Significance levels: *</w:t>
      </w:r>
      <w:r w:rsidR="002A7C04" w:rsidRPr="000F434C">
        <w:rPr>
          <w:rFonts w:ascii="Arial" w:hAnsi="Arial" w:cs="Arial"/>
          <w:i/>
          <w:iCs/>
          <w:sz w:val="22"/>
          <w:szCs w:val="22"/>
          <w:highlight w:val="yellow"/>
        </w:rPr>
        <w:t>p &lt; 0.0021; p &lt; 0.0332; ns, not significant</w:t>
      </w:r>
      <w:r w:rsidR="002A7C04" w:rsidRPr="000F434C">
        <w:rPr>
          <w:rFonts w:ascii="Arial" w:hAnsi="Arial" w:cs="Arial"/>
          <w:sz w:val="22"/>
          <w:szCs w:val="22"/>
          <w:highlight w:val="yellow"/>
        </w:rPr>
        <w:t>. Scale bars = 1 mm (widefield) and 100 µm (confocal).</w:t>
      </w:r>
    </w:p>
    <w:p w14:paraId="2BDC633F" w14:textId="119C0BEC" w:rsidR="00AB1362" w:rsidRDefault="00AB1362" w:rsidP="002A7C04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424D3A87" w14:textId="77777777" w:rsidR="00AB1362" w:rsidRDefault="00AB1362" w:rsidP="00397375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38BC10F9" w14:textId="77777777" w:rsidR="00AB1362" w:rsidRDefault="00AB1362" w:rsidP="00397375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3E4E9217" w14:textId="77777777" w:rsidR="00AB1362" w:rsidRDefault="00AB1362" w:rsidP="00397375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3424CBF8" w14:textId="77777777" w:rsidR="00AB1362" w:rsidRDefault="00AB1362" w:rsidP="00397375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5814117C" w14:textId="3381E388" w:rsidR="00AB1362" w:rsidRPr="00781484" w:rsidRDefault="00781484" w:rsidP="00781484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br w:type="page"/>
      </w:r>
    </w:p>
    <w:p w14:paraId="038E67A1" w14:textId="4F7DAB56" w:rsidR="00CC5EE7" w:rsidRPr="003A244A" w:rsidRDefault="00B61A56" w:rsidP="00B61A56">
      <w:pPr>
        <w:jc w:val="center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0E49872D" wp14:editId="7A59D008">
            <wp:extent cx="6035719" cy="3848100"/>
            <wp:effectExtent l="0" t="0" r="0" b="0"/>
            <wp:docPr id="1576242061" name="Picture 4" descr="A diagram of a grap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6242061" name="Picture 4" descr="A diagram of a graph&#10;&#10;Description automatically generated with medium confidence"/>
                    <pic:cNvPicPr/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020" t="16952" r="14583" b="10254"/>
                    <a:stretch/>
                  </pic:blipFill>
                  <pic:spPr bwMode="auto">
                    <a:xfrm>
                      <a:off x="0" y="0"/>
                      <a:ext cx="6070527" cy="38702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4CA74D" w14:textId="7ABEE088" w:rsidR="10E1F31B" w:rsidRPr="005A39FE" w:rsidRDefault="00BE5E5C" w:rsidP="005A39FE">
      <w:pPr>
        <w:jc w:val="both"/>
        <w:rPr>
          <w:rFonts w:ascii="Arial" w:hAnsi="Arial" w:cs="Arial"/>
          <w:sz w:val="22"/>
          <w:szCs w:val="22"/>
          <w:lang w:eastAsia="zh-TW"/>
        </w:rPr>
      </w:pPr>
      <w:r w:rsidRPr="009815E7">
        <w:rPr>
          <w:rFonts w:ascii="Arial" w:hAnsi="Arial" w:cs="Arial"/>
          <w:b/>
          <w:bCs/>
          <w:sz w:val="22"/>
          <w:szCs w:val="22"/>
        </w:rPr>
        <w:t xml:space="preserve">Supplementary Figure </w:t>
      </w:r>
      <w:r w:rsidR="00886985">
        <w:rPr>
          <w:rFonts w:ascii="Arial" w:hAnsi="Arial" w:cs="Arial"/>
          <w:b/>
          <w:bCs/>
          <w:sz w:val="22"/>
          <w:szCs w:val="22"/>
        </w:rPr>
        <w:t>1</w:t>
      </w:r>
      <w:r w:rsidR="00191DCA">
        <w:rPr>
          <w:rFonts w:ascii="Arial" w:hAnsi="Arial" w:cs="Arial"/>
          <w:b/>
          <w:bCs/>
          <w:sz w:val="22"/>
          <w:szCs w:val="22"/>
        </w:rPr>
        <w:t>6</w:t>
      </w:r>
      <w:r w:rsidRPr="009815E7">
        <w:rPr>
          <w:rFonts w:ascii="Arial" w:hAnsi="Arial" w:cs="Arial"/>
          <w:b/>
          <w:bCs/>
          <w:sz w:val="22"/>
          <w:szCs w:val="22"/>
        </w:rPr>
        <w:t xml:space="preserve">. Functional analysis of the Nitrate-Regulated Promoter (NRP) in </w:t>
      </w:r>
      <w:r w:rsidRPr="04ADC721">
        <w:rPr>
          <w:rFonts w:ascii="Arial" w:hAnsi="Arial" w:cs="Arial"/>
          <w:b/>
          <w:bCs/>
          <w:i/>
          <w:iCs/>
          <w:sz w:val="22"/>
          <w:szCs w:val="22"/>
        </w:rPr>
        <w:t>S</w:t>
      </w:r>
      <w:r w:rsidR="1ABE1E9C" w:rsidRPr="04ADC721">
        <w:rPr>
          <w:rFonts w:ascii="Arial" w:hAnsi="Arial" w:cs="Arial"/>
          <w:b/>
          <w:bCs/>
          <w:i/>
          <w:iCs/>
          <w:sz w:val="22"/>
          <w:szCs w:val="22"/>
        </w:rPr>
        <w:t>.</w:t>
      </w:r>
      <w:r w:rsidRPr="009815E7">
        <w:rPr>
          <w:rFonts w:ascii="Arial" w:hAnsi="Arial" w:cs="Arial"/>
          <w:b/>
          <w:bCs/>
          <w:i/>
          <w:iCs/>
          <w:sz w:val="22"/>
          <w:szCs w:val="22"/>
        </w:rPr>
        <w:t xml:space="preserve"> italica.</w:t>
      </w:r>
      <w:r w:rsidRPr="009815E7">
        <w:rPr>
          <w:rFonts w:ascii="Arial" w:hAnsi="Arial" w:cs="Arial"/>
          <w:b/>
          <w:bCs/>
          <w:sz w:val="22"/>
          <w:szCs w:val="22"/>
        </w:rPr>
        <w:t xml:space="preserve"> (A)</w:t>
      </w:r>
      <w:r w:rsidRPr="009815E7">
        <w:rPr>
          <w:rFonts w:ascii="Arial" w:hAnsi="Arial" w:cs="Arial"/>
          <w:sz w:val="22"/>
          <w:szCs w:val="22"/>
        </w:rPr>
        <w:t xml:space="preserve"> Schematic representation of the construct used</w:t>
      </w:r>
      <w:r w:rsidR="007C30C2" w:rsidRPr="009815E7">
        <w:rPr>
          <w:rFonts w:ascii="Arial" w:hAnsi="Arial" w:cs="Arial"/>
          <w:sz w:val="22"/>
          <w:szCs w:val="22"/>
        </w:rPr>
        <w:t xml:space="preserve">. </w:t>
      </w:r>
      <w:r w:rsidRPr="009815E7">
        <w:rPr>
          <w:rFonts w:ascii="Arial" w:hAnsi="Arial" w:cs="Arial"/>
          <w:sz w:val="22"/>
          <w:szCs w:val="22"/>
        </w:rPr>
        <w:t>GeNL (Green Enhanced Nano-lantern)</w:t>
      </w:r>
      <w:r w:rsidR="007C30C2" w:rsidRPr="009815E7">
        <w:rPr>
          <w:rFonts w:ascii="Arial" w:hAnsi="Arial" w:cs="Arial"/>
          <w:sz w:val="22"/>
          <w:szCs w:val="22"/>
        </w:rPr>
        <w:t xml:space="preserve">, </w:t>
      </w:r>
      <w:r w:rsidRPr="009815E7">
        <w:rPr>
          <w:rFonts w:ascii="Arial" w:hAnsi="Arial" w:cs="Arial"/>
          <w:sz w:val="22"/>
          <w:szCs w:val="22"/>
        </w:rPr>
        <w:t>NLuc (NanoLuc luciferase)</w:t>
      </w:r>
      <w:r w:rsidR="007C30C2" w:rsidRPr="009815E7">
        <w:rPr>
          <w:rFonts w:ascii="Arial" w:hAnsi="Arial" w:cs="Arial"/>
          <w:sz w:val="22"/>
          <w:szCs w:val="22"/>
        </w:rPr>
        <w:t xml:space="preserve">, </w:t>
      </w:r>
      <w:r w:rsidR="00F7510C" w:rsidRPr="009815E7">
        <w:rPr>
          <w:rFonts w:ascii="Arial" w:hAnsi="Arial" w:cs="Arial"/>
          <w:sz w:val="22"/>
          <w:szCs w:val="22"/>
        </w:rPr>
        <w:t xml:space="preserve">pNOS </w:t>
      </w:r>
      <w:r w:rsidR="00380FF9" w:rsidRPr="009815E7">
        <w:rPr>
          <w:rFonts w:ascii="Arial" w:hAnsi="Arial" w:cs="Arial"/>
          <w:sz w:val="22"/>
          <w:szCs w:val="22"/>
        </w:rPr>
        <w:t>(</w:t>
      </w:r>
      <w:r w:rsidR="001718BC" w:rsidRPr="009815E7">
        <w:rPr>
          <w:rFonts w:ascii="Arial" w:hAnsi="Arial" w:cs="Arial"/>
          <w:sz w:val="22"/>
          <w:szCs w:val="22"/>
        </w:rPr>
        <w:t>n</w:t>
      </w:r>
      <w:r w:rsidR="00F7510C" w:rsidRPr="009815E7">
        <w:rPr>
          <w:rFonts w:ascii="Arial" w:hAnsi="Arial" w:cs="Arial"/>
          <w:sz w:val="22"/>
          <w:szCs w:val="22"/>
        </w:rPr>
        <w:t xml:space="preserve">opaline </w:t>
      </w:r>
      <w:r w:rsidR="001718BC" w:rsidRPr="009815E7">
        <w:rPr>
          <w:rFonts w:ascii="Arial" w:hAnsi="Arial" w:cs="Arial"/>
          <w:sz w:val="22"/>
          <w:szCs w:val="22"/>
        </w:rPr>
        <w:t>s</w:t>
      </w:r>
      <w:r w:rsidR="00F7510C" w:rsidRPr="009815E7">
        <w:rPr>
          <w:rFonts w:ascii="Arial" w:hAnsi="Arial" w:cs="Arial"/>
          <w:sz w:val="22"/>
          <w:szCs w:val="22"/>
        </w:rPr>
        <w:t xml:space="preserve">ynthase </w:t>
      </w:r>
      <w:r w:rsidR="00D631A0" w:rsidRPr="009815E7">
        <w:rPr>
          <w:rFonts w:ascii="Arial" w:hAnsi="Arial" w:cs="Arial"/>
          <w:sz w:val="22"/>
          <w:szCs w:val="22"/>
        </w:rPr>
        <w:t>promoter</w:t>
      </w:r>
      <w:r w:rsidR="00380FF9" w:rsidRPr="009815E7">
        <w:rPr>
          <w:rFonts w:ascii="Arial" w:hAnsi="Arial" w:cs="Arial"/>
          <w:sz w:val="22"/>
          <w:szCs w:val="22"/>
        </w:rPr>
        <w:t>)</w:t>
      </w:r>
      <w:r w:rsidR="001718BC" w:rsidRPr="009815E7">
        <w:rPr>
          <w:rFonts w:ascii="Arial" w:hAnsi="Arial" w:cs="Arial"/>
          <w:sz w:val="22"/>
          <w:szCs w:val="22"/>
        </w:rPr>
        <w:t>, Tnos (nopaline synthase terminator),</w:t>
      </w:r>
      <w:r w:rsidR="005831B0" w:rsidRPr="009815E7">
        <w:rPr>
          <w:rFonts w:ascii="Arial" w:hAnsi="Arial" w:cs="Arial"/>
          <w:sz w:val="22"/>
          <w:szCs w:val="22"/>
        </w:rPr>
        <w:t xml:space="preserve"> and Hsp18 (</w:t>
      </w:r>
      <w:r w:rsidR="005831B0" w:rsidRPr="009815E7">
        <w:rPr>
          <w:rFonts w:ascii="Arial" w:hAnsi="Arial" w:cs="Arial"/>
          <w:i/>
          <w:iCs/>
          <w:sz w:val="22"/>
          <w:szCs w:val="22"/>
        </w:rPr>
        <w:t>Arabidopsis</w:t>
      </w:r>
      <w:r w:rsidR="005831B0" w:rsidRPr="009815E7">
        <w:rPr>
          <w:rFonts w:ascii="Arial" w:hAnsi="Arial" w:cs="Arial"/>
          <w:sz w:val="22"/>
          <w:szCs w:val="22"/>
        </w:rPr>
        <w:t xml:space="preserve"> </w:t>
      </w:r>
      <w:r w:rsidR="00A62C3B" w:rsidRPr="009815E7">
        <w:rPr>
          <w:rFonts w:ascii="Arial" w:hAnsi="Arial" w:cs="Arial"/>
          <w:sz w:val="22"/>
          <w:szCs w:val="22"/>
        </w:rPr>
        <w:t xml:space="preserve">heat shock protein </w:t>
      </w:r>
      <w:r w:rsidR="005831B0" w:rsidRPr="009815E7">
        <w:rPr>
          <w:rFonts w:ascii="Arial" w:hAnsi="Arial" w:cs="Arial"/>
          <w:sz w:val="22"/>
          <w:szCs w:val="22"/>
        </w:rPr>
        <w:t>18.2 terminator)</w:t>
      </w:r>
      <w:r w:rsidRPr="009815E7">
        <w:rPr>
          <w:rFonts w:ascii="Arial" w:hAnsi="Arial" w:cs="Arial"/>
          <w:sz w:val="22"/>
          <w:szCs w:val="22"/>
        </w:rPr>
        <w:t xml:space="preserve">. </w:t>
      </w:r>
      <w:r w:rsidRPr="009815E7">
        <w:rPr>
          <w:rFonts w:ascii="Arial" w:hAnsi="Arial" w:cs="Arial"/>
          <w:b/>
          <w:bCs/>
          <w:sz w:val="22"/>
          <w:szCs w:val="22"/>
        </w:rPr>
        <w:t>(B)</w:t>
      </w:r>
      <w:r w:rsidRPr="009815E7">
        <w:rPr>
          <w:rFonts w:ascii="Arial" w:hAnsi="Arial" w:cs="Arial"/>
          <w:sz w:val="22"/>
          <w:szCs w:val="22"/>
        </w:rPr>
        <w:t xml:space="preserve"> Workflow schematic </w:t>
      </w:r>
      <w:r w:rsidR="001A31D2" w:rsidRPr="009815E7">
        <w:rPr>
          <w:rFonts w:ascii="Arial" w:hAnsi="Arial" w:cs="Arial"/>
          <w:sz w:val="22"/>
          <w:szCs w:val="22"/>
        </w:rPr>
        <w:t xml:space="preserve">for testing sensor </w:t>
      </w:r>
      <w:r w:rsidR="000C7662" w:rsidRPr="009815E7">
        <w:rPr>
          <w:rFonts w:ascii="Arial" w:hAnsi="Arial" w:cs="Arial"/>
          <w:sz w:val="22"/>
          <w:szCs w:val="22"/>
        </w:rPr>
        <w:t>dynamics</w:t>
      </w:r>
      <w:r w:rsidR="001A31D2" w:rsidRPr="009815E7">
        <w:rPr>
          <w:rFonts w:ascii="Arial" w:hAnsi="Arial" w:cs="Arial"/>
          <w:sz w:val="22"/>
          <w:szCs w:val="22"/>
        </w:rPr>
        <w:t xml:space="preserve"> </w:t>
      </w:r>
      <w:r w:rsidR="00713D0C" w:rsidRPr="009815E7">
        <w:rPr>
          <w:rFonts w:ascii="Arial" w:hAnsi="Arial" w:cs="Arial"/>
          <w:sz w:val="22"/>
          <w:szCs w:val="22"/>
        </w:rPr>
        <w:t>and d</w:t>
      </w:r>
      <w:r w:rsidRPr="009815E7">
        <w:rPr>
          <w:rFonts w:ascii="Arial" w:hAnsi="Arial" w:cs="Arial"/>
          <w:sz w:val="22"/>
          <w:szCs w:val="22"/>
        </w:rPr>
        <w:t>aily luminescence activity of NRP</w:t>
      </w:r>
      <w:r w:rsidR="008C193C" w:rsidRPr="009815E7">
        <w:rPr>
          <w:rFonts w:ascii="Arial" w:hAnsi="Arial" w:cs="Arial"/>
          <w:sz w:val="22"/>
          <w:szCs w:val="22"/>
        </w:rPr>
        <w:t xml:space="preserve">. </w:t>
      </w:r>
      <w:r w:rsidR="004B02F5" w:rsidRPr="009815E7">
        <w:rPr>
          <w:rFonts w:ascii="Arial" w:hAnsi="Arial" w:cs="Arial"/>
          <w:sz w:val="22"/>
          <w:szCs w:val="22"/>
        </w:rPr>
        <w:t>Each dot represents a biological replicate (4 biological replicates with 5 seedlings per replicate), and the line represents the mean of the replicates. The gray-shaded area indicates the nitrogen starvation period on nitrogen-free plates, used to bring NRP activity to baseline.</w:t>
      </w:r>
    </w:p>
    <w:sectPr w:rsidR="10E1F31B" w:rsidRPr="005A39F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6157C69" w14:textId="77777777" w:rsidR="001F76A4" w:rsidRDefault="001F76A4" w:rsidP="003546B3">
      <w:pPr>
        <w:spacing w:after="0" w:line="240" w:lineRule="auto"/>
      </w:pPr>
      <w:r>
        <w:separator/>
      </w:r>
    </w:p>
  </w:endnote>
  <w:endnote w:type="continuationSeparator" w:id="0">
    <w:p w14:paraId="3EB79D32" w14:textId="77777777" w:rsidR="001F76A4" w:rsidRDefault="001F76A4" w:rsidP="003546B3">
      <w:pPr>
        <w:spacing w:after="0" w:line="240" w:lineRule="auto"/>
      </w:pPr>
      <w:r>
        <w:continuationSeparator/>
      </w:r>
    </w:p>
  </w:endnote>
  <w:endnote w:type="continuationNotice" w:id="1">
    <w:p w14:paraId="6643B8A7" w14:textId="77777777" w:rsidR="001F76A4" w:rsidRDefault="001F76A4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5F18866" w14:textId="77777777" w:rsidR="001F76A4" w:rsidRDefault="001F76A4" w:rsidP="003546B3">
      <w:pPr>
        <w:spacing w:after="0" w:line="240" w:lineRule="auto"/>
      </w:pPr>
      <w:r>
        <w:separator/>
      </w:r>
    </w:p>
  </w:footnote>
  <w:footnote w:type="continuationSeparator" w:id="0">
    <w:p w14:paraId="673FB0B0" w14:textId="77777777" w:rsidR="001F76A4" w:rsidRDefault="001F76A4" w:rsidP="003546B3">
      <w:pPr>
        <w:spacing w:after="0" w:line="240" w:lineRule="auto"/>
      </w:pPr>
      <w:r>
        <w:continuationSeparator/>
      </w:r>
    </w:p>
  </w:footnote>
  <w:footnote w:type="continuationNotice" w:id="1">
    <w:p w14:paraId="3224B9B5" w14:textId="77777777" w:rsidR="001F76A4" w:rsidRDefault="001F76A4">
      <w:pPr>
        <w:spacing w:after="0" w:line="240" w:lineRule="auto"/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82"/>
  <w:doNotDisplayPageBoundaries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25AA09A2"/>
    <w:rsid w:val="000004BE"/>
    <w:rsid w:val="00001B60"/>
    <w:rsid w:val="00002A0E"/>
    <w:rsid w:val="00002B9D"/>
    <w:rsid w:val="0000646B"/>
    <w:rsid w:val="0001294E"/>
    <w:rsid w:val="000146D2"/>
    <w:rsid w:val="00015608"/>
    <w:rsid w:val="00021BDD"/>
    <w:rsid w:val="00024190"/>
    <w:rsid w:val="00025254"/>
    <w:rsid w:val="00027647"/>
    <w:rsid w:val="00042BA1"/>
    <w:rsid w:val="00043E33"/>
    <w:rsid w:val="00046675"/>
    <w:rsid w:val="00046B68"/>
    <w:rsid w:val="000521B5"/>
    <w:rsid w:val="00054115"/>
    <w:rsid w:val="00055B64"/>
    <w:rsid w:val="0005677C"/>
    <w:rsid w:val="0005717A"/>
    <w:rsid w:val="00060F8A"/>
    <w:rsid w:val="0006228F"/>
    <w:rsid w:val="000671FB"/>
    <w:rsid w:val="0007282D"/>
    <w:rsid w:val="000862FC"/>
    <w:rsid w:val="0008787A"/>
    <w:rsid w:val="00090C66"/>
    <w:rsid w:val="000921B7"/>
    <w:rsid w:val="00097ECB"/>
    <w:rsid w:val="000A611D"/>
    <w:rsid w:val="000B03AD"/>
    <w:rsid w:val="000B6B0A"/>
    <w:rsid w:val="000B784D"/>
    <w:rsid w:val="000C0D75"/>
    <w:rsid w:val="000C2572"/>
    <w:rsid w:val="000C63A6"/>
    <w:rsid w:val="000C7662"/>
    <w:rsid w:val="000D051F"/>
    <w:rsid w:val="000D3832"/>
    <w:rsid w:val="000E0624"/>
    <w:rsid w:val="000E0CE0"/>
    <w:rsid w:val="000E1BDF"/>
    <w:rsid w:val="000E5372"/>
    <w:rsid w:val="000E5A88"/>
    <w:rsid w:val="000E6D4E"/>
    <w:rsid w:val="000F0E72"/>
    <w:rsid w:val="000F434C"/>
    <w:rsid w:val="0011220F"/>
    <w:rsid w:val="001137A0"/>
    <w:rsid w:val="00116CCB"/>
    <w:rsid w:val="00125175"/>
    <w:rsid w:val="00126AAA"/>
    <w:rsid w:val="00130A2B"/>
    <w:rsid w:val="00137CE0"/>
    <w:rsid w:val="00137DF2"/>
    <w:rsid w:val="00141877"/>
    <w:rsid w:val="0014693E"/>
    <w:rsid w:val="00156B2C"/>
    <w:rsid w:val="00157176"/>
    <w:rsid w:val="00165392"/>
    <w:rsid w:val="001718BC"/>
    <w:rsid w:val="00173CF5"/>
    <w:rsid w:val="001753BD"/>
    <w:rsid w:val="00176B0E"/>
    <w:rsid w:val="00176D4D"/>
    <w:rsid w:val="00183054"/>
    <w:rsid w:val="001835AA"/>
    <w:rsid w:val="00184358"/>
    <w:rsid w:val="00190B2C"/>
    <w:rsid w:val="00191DCA"/>
    <w:rsid w:val="001A15E9"/>
    <w:rsid w:val="001A1A6E"/>
    <w:rsid w:val="001A31D2"/>
    <w:rsid w:val="001A4CA4"/>
    <w:rsid w:val="001B5272"/>
    <w:rsid w:val="001B6E3E"/>
    <w:rsid w:val="001C0C56"/>
    <w:rsid w:val="001C3402"/>
    <w:rsid w:val="001C57FF"/>
    <w:rsid w:val="001D146C"/>
    <w:rsid w:val="001D39F8"/>
    <w:rsid w:val="001E7518"/>
    <w:rsid w:val="001F198C"/>
    <w:rsid w:val="001F4EAE"/>
    <w:rsid w:val="001F70F2"/>
    <w:rsid w:val="001F76A4"/>
    <w:rsid w:val="00202D02"/>
    <w:rsid w:val="00206D31"/>
    <w:rsid w:val="00210D22"/>
    <w:rsid w:val="00217DFF"/>
    <w:rsid w:val="00223857"/>
    <w:rsid w:val="0022393C"/>
    <w:rsid w:val="0022737E"/>
    <w:rsid w:val="00231DA0"/>
    <w:rsid w:val="002336FD"/>
    <w:rsid w:val="00235E87"/>
    <w:rsid w:val="00237D80"/>
    <w:rsid w:val="002478FF"/>
    <w:rsid w:val="00252D7F"/>
    <w:rsid w:val="00265655"/>
    <w:rsid w:val="00275DD0"/>
    <w:rsid w:val="002762CF"/>
    <w:rsid w:val="002836A0"/>
    <w:rsid w:val="00283EBA"/>
    <w:rsid w:val="00285894"/>
    <w:rsid w:val="002867C1"/>
    <w:rsid w:val="002964CD"/>
    <w:rsid w:val="002A239C"/>
    <w:rsid w:val="002A4257"/>
    <w:rsid w:val="002A7C04"/>
    <w:rsid w:val="002A7C08"/>
    <w:rsid w:val="002B11B2"/>
    <w:rsid w:val="002B2954"/>
    <w:rsid w:val="002B3D9D"/>
    <w:rsid w:val="002B75AE"/>
    <w:rsid w:val="002C09B0"/>
    <w:rsid w:val="002C3A30"/>
    <w:rsid w:val="002D3464"/>
    <w:rsid w:val="002E1C4E"/>
    <w:rsid w:val="002E74FB"/>
    <w:rsid w:val="002F1CB4"/>
    <w:rsid w:val="002F20AF"/>
    <w:rsid w:val="002F2236"/>
    <w:rsid w:val="002F683D"/>
    <w:rsid w:val="0030020D"/>
    <w:rsid w:val="00300A0C"/>
    <w:rsid w:val="003035EB"/>
    <w:rsid w:val="0030363F"/>
    <w:rsid w:val="00305B4E"/>
    <w:rsid w:val="0031087C"/>
    <w:rsid w:val="00312450"/>
    <w:rsid w:val="0032255D"/>
    <w:rsid w:val="00323D57"/>
    <w:rsid w:val="00326B73"/>
    <w:rsid w:val="00327D90"/>
    <w:rsid w:val="00327FBE"/>
    <w:rsid w:val="003353A0"/>
    <w:rsid w:val="003354BD"/>
    <w:rsid w:val="00344622"/>
    <w:rsid w:val="00344CE9"/>
    <w:rsid w:val="0035010E"/>
    <w:rsid w:val="003546B3"/>
    <w:rsid w:val="00362CD1"/>
    <w:rsid w:val="00363502"/>
    <w:rsid w:val="00364935"/>
    <w:rsid w:val="00367213"/>
    <w:rsid w:val="00375221"/>
    <w:rsid w:val="0037673B"/>
    <w:rsid w:val="003770E4"/>
    <w:rsid w:val="00380FF9"/>
    <w:rsid w:val="003909E0"/>
    <w:rsid w:val="00391517"/>
    <w:rsid w:val="0039512A"/>
    <w:rsid w:val="00396727"/>
    <w:rsid w:val="003968E1"/>
    <w:rsid w:val="00397375"/>
    <w:rsid w:val="003A0825"/>
    <w:rsid w:val="003A11B4"/>
    <w:rsid w:val="003A15C3"/>
    <w:rsid w:val="003A197C"/>
    <w:rsid w:val="003A1E33"/>
    <w:rsid w:val="003A592F"/>
    <w:rsid w:val="003A7516"/>
    <w:rsid w:val="003B2015"/>
    <w:rsid w:val="003B48FA"/>
    <w:rsid w:val="003C3E0A"/>
    <w:rsid w:val="003C53F2"/>
    <w:rsid w:val="003C7E7D"/>
    <w:rsid w:val="003D132C"/>
    <w:rsid w:val="003D3FF4"/>
    <w:rsid w:val="003D5045"/>
    <w:rsid w:val="003E0491"/>
    <w:rsid w:val="003E0D3C"/>
    <w:rsid w:val="003E1BEE"/>
    <w:rsid w:val="003E2DB8"/>
    <w:rsid w:val="003E2EE2"/>
    <w:rsid w:val="003E5EDE"/>
    <w:rsid w:val="003E6219"/>
    <w:rsid w:val="003F1C4B"/>
    <w:rsid w:val="003F3DC0"/>
    <w:rsid w:val="003F4E6B"/>
    <w:rsid w:val="003F672F"/>
    <w:rsid w:val="003F7586"/>
    <w:rsid w:val="00400C8A"/>
    <w:rsid w:val="00406390"/>
    <w:rsid w:val="00410456"/>
    <w:rsid w:val="004164B3"/>
    <w:rsid w:val="0041675A"/>
    <w:rsid w:val="004208DE"/>
    <w:rsid w:val="00423AC3"/>
    <w:rsid w:val="00431984"/>
    <w:rsid w:val="004377F6"/>
    <w:rsid w:val="004453CB"/>
    <w:rsid w:val="00445573"/>
    <w:rsid w:val="00447DFC"/>
    <w:rsid w:val="00452DAA"/>
    <w:rsid w:val="00457DB6"/>
    <w:rsid w:val="00460122"/>
    <w:rsid w:val="00461A32"/>
    <w:rsid w:val="004642DF"/>
    <w:rsid w:val="0046760A"/>
    <w:rsid w:val="004747BA"/>
    <w:rsid w:val="0047623D"/>
    <w:rsid w:val="004826F7"/>
    <w:rsid w:val="004841BA"/>
    <w:rsid w:val="0048726E"/>
    <w:rsid w:val="00490BE8"/>
    <w:rsid w:val="00492B65"/>
    <w:rsid w:val="00495326"/>
    <w:rsid w:val="004A29E0"/>
    <w:rsid w:val="004A4578"/>
    <w:rsid w:val="004A5700"/>
    <w:rsid w:val="004A6F22"/>
    <w:rsid w:val="004B02F5"/>
    <w:rsid w:val="004B2483"/>
    <w:rsid w:val="004B2BD7"/>
    <w:rsid w:val="004B3349"/>
    <w:rsid w:val="004B3EB2"/>
    <w:rsid w:val="004B55C8"/>
    <w:rsid w:val="004B7A31"/>
    <w:rsid w:val="004C0CF6"/>
    <w:rsid w:val="004C24FC"/>
    <w:rsid w:val="004C584C"/>
    <w:rsid w:val="004D7AEE"/>
    <w:rsid w:val="004D7D43"/>
    <w:rsid w:val="004E0E18"/>
    <w:rsid w:val="004E1C09"/>
    <w:rsid w:val="004E3C86"/>
    <w:rsid w:val="004F0728"/>
    <w:rsid w:val="004F0DE7"/>
    <w:rsid w:val="004F4B6E"/>
    <w:rsid w:val="004F5841"/>
    <w:rsid w:val="00501310"/>
    <w:rsid w:val="005015B4"/>
    <w:rsid w:val="005100E0"/>
    <w:rsid w:val="0051082D"/>
    <w:rsid w:val="00510C86"/>
    <w:rsid w:val="0051511C"/>
    <w:rsid w:val="00517914"/>
    <w:rsid w:val="00520949"/>
    <w:rsid w:val="00521C88"/>
    <w:rsid w:val="00522237"/>
    <w:rsid w:val="00527D9A"/>
    <w:rsid w:val="005330B5"/>
    <w:rsid w:val="00535E6E"/>
    <w:rsid w:val="00540C47"/>
    <w:rsid w:val="005455D2"/>
    <w:rsid w:val="00546565"/>
    <w:rsid w:val="005467F4"/>
    <w:rsid w:val="00546911"/>
    <w:rsid w:val="00550639"/>
    <w:rsid w:val="00555011"/>
    <w:rsid w:val="00555EE5"/>
    <w:rsid w:val="005617B9"/>
    <w:rsid w:val="005619A0"/>
    <w:rsid w:val="00562CAB"/>
    <w:rsid w:val="005677EE"/>
    <w:rsid w:val="00571AF7"/>
    <w:rsid w:val="00571C9A"/>
    <w:rsid w:val="005741D9"/>
    <w:rsid w:val="00576614"/>
    <w:rsid w:val="005831B0"/>
    <w:rsid w:val="00586462"/>
    <w:rsid w:val="005879EC"/>
    <w:rsid w:val="00594DF3"/>
    <w:rsid w:val="00595FB3"/>
    <w:rsid w:val="005A382A"/>
    <w:rsid w:val="005A39FE"/>
    <w:rsid w:val="005B34E2"/>
    <w:rsid w:val="005B7B60"/>
    <w:rsid w:val="005C0050"/>
    <w:rsid w:val="005C1309"/>
    <w:rsid w:val="005C3972"/>
    <w:rsid w:val="005C3FA3"/>
    <w:rsid w:val="005D22C6"/>
    <w:rsid w:val="005E4214"/>
    <w:rsid w:val="005E48BC"/>
    <w:rsid w:val="005E7C38"/>
    <w:rsid w:val="005F4DDF"/>
    <w:rsid w:val="005F7D0E"/>
    <w:rsid w:val="0060177C"/>
    <w:rsid w:val="0061090F"/>
    <w:rsid w:val="00617E6B"/>
    <w:rsid w:val="00622846"/>
    <w:rsid w:val="00625622"/>
    <w:rsid w:val="0062742B"/>
    <w:rsid w:val="00637F09"/>
    <w:rsid w:val="006403EE"/>
    <w:rsid w:val="0064551D"/>
    <w:rsid w:val="0065422A"/>
    <w:rsid w:val="00655217"/>
    <w:rsid w:val="0065728E"/>
    <w:rsid w:val="00663E1C"/>
    <w:rsid w:val="00664381"/>
    <w:rsid w:val="00666050"/>
    <w:rsid w:val="00667DB7"/>
    <w:rsid w:val="00676745"/>
    <w:rsid w:val="00690B2E"/>
    <w:rsid w:val="00690BA4"/>
    <w:rsid w:val="0069649B"/>
    <w:rsid w:val="006978FB"/>
    <w:rsid w:val="006A050B"/>
    <w:rsid w:val="006B79F0"/>
    <w:rsid w:val="006C3172"/>
    <w:rsid w:val="006C5CCE"/>
    <w:rsid w:val="006C6E4A"/>
    <w:rsid w:val="006C7B39"/>
    <w:rsid w:val="006C7CD7"/>
    <w:rsid w:val="006D01E0"/>
    <w:rsid w:val="006D176A"/>
    <w:rsid w:val="006D24CE"/>
    <w:rsid w:val="006D2855"/>
    <w:rsid w:val="006D3EC0"/>
    <w:rsid w:val="006D5202"/>
    <w:rsid w:val="006D6318"/>
    <w:rsid w:val="006E0E1D"/>
    <w:rsid w:val="006F3601"/>
    <w:rsid w:val="006F73CA"/>
    <w:rsid w:val="006F7FED"/>
    <w:rsid w:val="00706ECB"/>
    <w:rsid w:val="0070732E"/>
    <w:rsid w:val="007120E3"/>
    <w:rsid w:val="00712E5E"/>
    <w:rsid w:val="00713D0C"/>
    <w:rsid w:val="00715887"/>
    <w:rsid w:val="0072010B"/>
    <w:rsid w:val="00721A28"/>
    <w:rsid w:val="0072530E"/>
    <w:rsid w:val="00725460"/>
    <w:rsid w:val="007278CB"/>
    <w:rsid w:val="007344D3"/>
    <w:rsid w:val="00740A53"/>
    <w:rsid w:val="00742DA7"/>
    <w:rsid w:val="0074306C"/>
    <w:rsid w:val="007509E8"/>
    <w:rsid w:val="00750C5C"/>
    <w:rsid w:val="00752A58"/>
    <w:rsid w:val="00753539"/>
    <w:rsid w:val="00753AF7"/>
    <w:rsid w:val="00754C67"/>
    <w:rsid w:val="00760F9D"/>
    <w:rsid w:val="007662B5"/>
    <w:rsid w:val="007665DD"/>
    <w:rsid w:val="007679B9"/>
    <w:rsid w:val="007719C0"/>
    <w:rsid w:val="00781484"/>
    <w:rsid w:val="00781BEB"/>
    <w:rsid w:val="007900A1"/>
    <w:rsid w:val="00794A35"/>
    <w:rsid w:val="007A03D6"/>
    <w:rsid w:val="007A0F0F"/>
    <w:rsid w:val="007A1BE7"/>
    <w:rsid w:val="007A25F9"/>
    <w:rsid w:val="007A33E3"/>
    <w:rsid w:val="007A4342"/>
    <w:rsid w:val="007A5F89"/>
    <w:rsid w:val="007A716D"/>
    <w:rsid w:val="007B0A6E"/>
    <w:rsid w:val="007B0DC6"/>
    <w:rsid w:val="007B2FD5"/>
    <w:rsid w:val="007B59AD"/>
    <w:rsid w:val="007B5D3C"/>
    <w:rsid w:val="007C30C2"/>
    <w:rsid w:val="007C493A"/>
    <w:rsid w:val="007C6594"/>
    <w:rsid w:val="007C68DE"/>
    <w:rsid w:val="007D016A"/>
    <w:rsid w:val="007D480C"/>
    <w:rsid w:val="007D4E05"/>
    <w:rsid w:val="007E0ED0"/>
    <w:rsid w:val="007E1B4C"/>
    <w:rsid w:val="007E3034"/>
    <w:rsid w:val="007F4983"/>
    <w:rsid w:val="00801786"/>
    <w:rsid w:val="00801B8A"/>
    <w:rsid w:val="0081110B"/>
    <w:rsid w:val="00811859"/>
    <w:rsid w:val="00812996"/>
    <w:rsid w:val="00812CB4"/>
    <w:rsid w:val="00816492"/>
    <w:rsid w:val="0082293C"/>
    <w:rsid w:val="0082318F"/>
    <w:rsid w:val="00824C71"/>
    <w:rsid w:val="00824CCD"/>
    <w:rsid w:val="00824ED8"/>
    <w:rsid w:val="00832395"/>
    <w:rsid w:val="008328A3"/>
    <w:rsid w:val="00833B24"/>
    <w:rsid w:val="008342D2"/>
    <w:rsid w:val="008465B2"/>
    <w:rsid w:val="00847350"/>
    <w:rsid w:val="00852F37"/>
    <w:rsid w:val="00862BD6"/>
    <w:rsid w:val="00862F93"/>
    <w:rsid w:val="0087050C"/>
    <w:rsid w:val="008711B3"/>
    <w:rsid w:val="008715E8"/>
    <w:rsid w:val="00873F51"/>
    <w:rsid w:val="00874E3E"/>
    <w:rsid w:val="0087582E"/>
    <w:rsid w:val="00880915"/>
    <w:rsid w:val="0088136A"/>
    <w:rsid w:val="00881DBE"/>
    <w:rsid w:val="008822B5"/>
    <w:rsid w:val="00886985"/>
    <w:rsid w:val="00894200"/>
    <w:rsid w:val="00895E96"/>
    <w:rsid w:val="00897904"/>
    <w:rsid w:val="008A08DC"/>
    <w:rsid w:val="008B121F"/>
    <w:rsid w:val="008B19A7"/>
    <w:rsid w:val="008B3CA6"/>
    <w:rsid w:val="008B3E4E"/>
    <w:rsid w:val="008B5D1E"/>
    <w:rsid w:val="008B6788"/>
    <w:rsid w:val="008C09D9"/>
    <w:rsid w:val="008C193C"/>
    <w:rsid w:val="008C3754"/>
    <w:rsid w:val="008C6EAC"/>
    <w:rsid w:val="008D192C"/>
    <w:rsid w:val="008D6134"/>
    <w:rsid w:val="008D69F4"/>
    <w:rsid w:val="008D773D"/>
    <w:rsid w:val="008E2ECA"/>
    <w:rsid w:val="008E507F"/>
    <w:rsid w:val="008E5A92"/>
    <w:rsid w:val="008E6387"/>
    <w:rsid w:val="008E7240"/>
    <w:rsid w:val="008F003F"/>
    <w:rsid w:val="008F1867"/>
    <w:rsid w:val="008F5222"/>
    <w:rsid w:val="00901B50"/>
    <w:rsid w:val="00902451"/>
    <w:rsid w:val="00902721"/>
    <w:rsid w:val="009032BA"/>
    <w:rsid w:val="00907C0A"/>
    <w:rsid w:val="00910728"/>
    <w:rsid w:val="00912CAA"/>
    <w:rsid w:val="00912E6D"/>
    <w:rsid w:val="0091594E"/>
    <w:rsid w:val="0093001C"/>
    <w:rsid w:val="00931EF6"/>
    <w:rsid w:val="00932446"/>
    <w:rsid w:val="00941D21"/>
    <w:rsid w:val="0094326E"/>
    <w:rsid w:val="00943997"/>
    <w:rsid w:val="00945C65"/>
    <w:rsid w:val="0095300F"/>
    <w:rsid w:val="00971B19"/>
    <w:rsid w:val="0098090D"/>
    <w:rsid w:val="009815E7"/>
    <w:rsid w:val="00983545"/>
    <w:rsid w:val="00983FBC"/>
    <w:rsid w:val="009866B3"/>
    <w:rsid w:val="0099105B"/>
    <w:rsid w:val="00992F47"/>
    <w:rsid w:val="00996C0F"/>
    <w:rsid w:val="009A444C"/>
    <w:rsid w:val="009B2A27"/>
    <w:rsid w:val="009B4260"/>
    <w:rsid w:val="009B4F3C"/>
    <w:rsid w:val="009B55C1"/>
    <w:rsid w:val="009C14A4"/>
    <w:rsid w:val="009C4A25"/>
    <w:rsid w:val="009C6338"/>
    <w:rsid w:val="009D246B"/>
    <w:rsid w:val="009D5127"/>
    <w:rsid w:val="009E2326"/>
    <w:rsid w:val="009E4DCC"/>
    <w:rsid w:val="009E4E55"/>
    <w:rsid w:val="009E7318"/>
    <w:rsid w:val="009F0BD3"/>
    <w:rsid w:val="009F44A4"/>
    <w:rsid w:val="009F641F"/>
    <w:rsid w:val="00A0378A"/>
    <w:rsid w:val="00A04C6F"/>
    <w:rsid w:val="00A12F87"/>
    <w:rsid w:val="00A21FD1"/>
    <w:rsid w:val="00A24430"/>
    <w:rsid w:val="00A265CC"/>
    <w:rsid w:val="00A30D26"/>
    <w:rsid w:val="00A352C9"/>
    <w:rsid w:val="00A35EE2"/>
    <w:rsid w:val="00A35F72"/>
    <w:rsid w:val="00A414A0"/>
    <w:rsid w:val="00A42353"/>
    <w:rsid w:val="00A461A6"/>
    <w:rsid w:val="00A5319F"/>
    <w:rsid w:val="00A53F6D"/>
    <w:rsid w:val="00A54D01"/>
    <w:rsid w:val="00A56CD0"/>
    <w:rsid w:val="00A57EA8"/>
    <w:rsid w:val="00A616F7"/>
    <w:rsid w:val="00A62C3B"/>
    <w:rsid w:val="00A63A98"/>
    <w:rsid w:val="00A659EC"/>
    <w:rsid w:val="00A67259"/>
    <w:rsid w:val="00A711A9"/>
    <w:rsid w:val="00A76F16"/>
    <w:rsid w:val="00A77F77"/>
    <w:rsid w:val="00A80F35"/>
    <w:rsid w:val="00A820C8"/>
    <w:rsid w:val="00A9336E"/>
    <w:rsid w:val="00AA6375"/>
    <w:rsid w:val="00AB1362"/>
    <w:rsid w:val="00AB58F1"/>
    <w:rsid w:val="00AB6E10"/>
    <w:rsid w:val="00AB76CF"/>
    <w:rsid w:val="00AC20B4"/>
    <w:rsid w:val="00AC2108"/>
    <w:rsid w:val="00AC37CA"/>
    <w:rsid w:val="00AD0130"/>
    <w:rsid w:val="00AD0397"/>
    <w:rsid w:val="00AE5C81"/>
    <w:rsid w:val="00AE5EA4"/>
    <w:rsid w:val="00AE72F1"/>
    <w:rsid w:val="00AE7D1F"/>
    <w:rsid w:val="00AF2151"/>
    <w:rsid w:val="00AF3368"/>
    <w:rsid w:val="00AF4D2E"/>
    <w:rsid w:val="00B01BFA"/>
    <w:rsid w:val="00B04C0E"/>
    <w:rsid w:val="00B11391"/>
    <w:rsid w:val="00B12287"/>
    <w:rsid w:val="00B13B1A"/>
    <w:rsid w:val="00B21D31"/>
    <w:rsid w:val="00B21E5B"/>
    <w:rsid w:val="00B23528"/>
    <w:rsid w:val="00B26030"/>
    <w:rsid w:val="00B30358"/>
    <w:rsid w:val="00B30A8B"/>
    <w:rsid w:val="00B31EF2"/>
    <w:rsid w:val="00B3355F"/>
    <w:rsid w:val="00B33C3A"/>
    <w:rsid w:val="00B347C8"/>
    <w:rsid w:val="00B35EC0"/>
    <w:rsid w:val="00B3731A"/>
    <w:rsid w:val="00B37FEE"/>
    <w:rsid w:val="00B41FB2"/>
    <w:rsid w:val="00B455D2"/>
    <w:rsid w:val="00B46554"/>
    <w:rsid w:val="00B53B72"/>
    <w:rsid w:val="00B54437"/>
    <w:rsid w:val="00B57229"/>
    <w:rsid w:val="00B609ED"/>
    <w:rsid w:val="00B61A56"/>
    <w:rsid w:val="00B62A1A"/>
    <w:rsid w:val="00B65AAF"/>
    <w:rsid w:val="00B77ACD"/>
    <w:rsid w:val="00B80939"/>
    <w:rsid w:val="00B852A1"/>
    <w:rsid w:val="00B869F1"/>
    <w:rsid w:val="00B91487"/>
    <w:rsid w:val="00B92198"/>
    <w:rsid w:val="00B92245"/>
    <w:rsid w:val="00B92651"/>
    <w:rsid w:val="00B94DA3"/>
    <w:rsid w:val="00BB15F7"/>
    <w:rsid w:val="00BB2403"/>
    <w:rsid w:val="00BB4A4F"/>
    <w:rsid w:val="00BB5AE3"/>
    <w:rsid w:val="00BC179C"/>
    <w:rsid w:val="00BC2C6B"/>
    <w:rsid w:val="00BC3666"/>
    <w:rsid w:val="00BC5367"/>
    <w:rsid w:val="00BC5F63"/>
    <w:rsid w:val="00BC756D"/>
    <w:rsid w:val="00BE085D"/>
    <w:rsid w:val="00BE0CF5"/>
    <w:rsid w:val="00BE5433"/>
    <w:rsid w:val="00BE5E5C"/>
    <w:rsid w:val="00BF2A5B"/>
    <w:rsid w:val="00BF632B"/>
    <w:rsid w:val="00BF6467"/>
    <w:rsid w:val="00BF6CBC"/>
    <w:rsid w:val="00BF71DD"/>
    <w:rsid w:val="00C01521"/>
    <w:rsid w:val="00C049C3"/>
    <w:rsid w:val="00C12ED4"/>
    <w:rsid w:val="00C175B0"/>
    <w:rsid w:val="00C20203"/>
    <w:rsid w:val="00C20261"/>
    <w:rsid w:val="00C304A9"/>
    <w:rsid w:val="00C33D26"/>
    <w:rsid w:val="00C360D4"/>
    <w:rsid w:val="00C4026A"/>
    <w:rsid w:val="00C43384"/>
    <w:rsid w:val="00C44EDD"/>
    <w:rsid w:val="00C5155F"/>
    <w:rsid w:val="00C53DAE"/>
    <w:rsid w:val="00C557F5"/>
    <w:rsid w:val="00C64ED3"/>
    <w:rsid w:val="00C7104F"/>
    <w:rsid w:val="00C71FC4"/>
    <w:rsid w:val="00C72811"/>
    <w:rsid w:val="00C7579B"/>
    <w:rsid w:val="00C76897"/>
    <w:rsid w:val="00C80465"/>
    <w:rsid w:val="00C86A70"/>
    <w:rsid w:val="00C91FA5"/>
    <w:rsid w:val="00CA2618"/>
    <w:rsid w:val="00CB0EF6"/>
    <w:rsid w:val="00CB1BEF"/>
    <w:rsid w:val="00CB1CF5"/>
    <w:rsid w:val="00CB350F"/>
    <w:rsid w:val="00CC1A0B"/>
    <w:rsid w:val="00CC3098"/>
    <w:rsid w:val="00CC5EE7"/>
    <w:rsid w:val="00CC7CFF"/>
    <w:rsid w:val="00CD016C"/>
    <w:rsid w:val="00CD0A4F"/>
    <w:rsid w:val="00CD40D5"/>
    <w:rsid w:val="00CE1DEB"/>
    <w:rsid w:val="00CE235E"/>
    <w:rsid w:val="00CF1166"/>
    <w:rsid w:val="00D10A69"/>
    <w:rsid w:val="00D12E78"/>
    <w:rsid w:val="00D15D50"/>
    <w:rsid w:val="00D1618D"/>
    <w:rsid w:val="00D165BD"/>
    <w:rsid w:val="00D179F1"/>
    <w:rsid w:val="00D21E0B"/>
    <w:rsid w:val="00D2332F"/>
    <w:rsid w:val="00D274E1"/>
    <w:rsid w:val="00D3171B"/>
    <w:rsid w:val="00D32E3D"/>
    <w:rsid w:val="00D40076"/>
    <w:rsid w:val="00D42A32"/>
    <w:rsid w:val="00D5100A"/>
    <w:rsid w:val="00D55F6D"/>
    <w:rsid w:val="00D631A0"/>
    <w:rsid w:val="00D63921"/>
    <w:rsid w:val="00D65640"/>
    <w:rsid w:val="00D8096D"/>
    <w:rsid w:val="00D82535"/>
    <w:rsid w:val="00D83B61"/>
    <w:rsid w:val="00D8449D"/>
    <w:rsid w:val="00D93B50"/>
    <w:rsid w:val="00D94D45"/>
    <w:rsid w:val="00D978C1"/>
    <w:rsid w:val="00DA74B9"/>
    <w:rsid w:val="00DB2383"/>
    <w:rsid w:val="00DB34CB"/>
    <w:rsid w:val="00DB7548"/>
    <w:rsid w:val="00DC3F82"/>
    <w:rsid w:val="00DC472A"/>
    <w:rsid w:val="00DC5133"/>
    <w:rsid w:val="00DD14D0"/>
    <w:rsid w:val="00DD1633"/>
    <w:rsid w:val="00DD5A97"/>
    <w:rsid w:val="00DD720B"/>
    <w:rsid w:val="00DE063E"/>
    <w:rsid w:val="00DE23F2"/>
    <w:rsid w:val="00DF0071"/>
    <w:rsid w:val="00DF2EF3"/>
    <w:rsid w:val="00DF5509"/>
    <w:rsid w:val="00E0128C"/>
    <w:rsid w:val="00E01840"/>
    <w:rsid w:val="00E041A3"/>
    <w:rsid w:val="00E04FC3"/>
    <w:rsid w:val="00E06C3D"/>
    <w:rsid w:val="00E10154"/>
    <w:rsid w:val="00E1142A"/>
    <w:rsid w:val="00E15560"/>
    <w:rsid w:val="00E23A82"/>
    <w:rsid w:val="00E315F8"/>
    <w:rsid w:val="00E3187E"/>
    <w:rsid w:val="00E342CA"/>
    <w:rsid w:val="00E3447E"/>
    <w:rsid w:val="00E369B7"/>
    <w:rsid w:val="00E402FD"/>
    <w:rsid w:val="00E42EAA"/>
    <w:rsid w:val="00E4332C"/>
    <w:rsid w:val="00E43415"/>
    <w:rsid w:val="00E45AEE"/>
    <w:rsid w:val="00E5133E"/>
    <w:rsid w:val="00E63C98"/>
    <w:rsid w:val="00E64730"/>
    <w:rsid w:val="00E66BA0"/>
    <w:rsid w:val="00E71692"/>
    <w:rsid w:val="00E723AC"/>
    <w:rsid w:val="00E7527A"/>
    <w:rsid w:val="00E758D2"/>
    <w:rsid w:val="00E8125C"/>
    <w:rsid w:val="00E831F9"/>
    <w:rsid w:val="00E96CC4"/>
    <w:rsid w:val="00E97247"/>
    <w:rsid w:val="00EA387F"/>
    <w:rsid w:val="00EB1B56"/>
    <w:rsid w:val="00EB54A4"/>
    <w:rsid w:val="00ED6553"/>
    <w:rsid w:val="00EE491E"/>
    <w:rsid w:val="00EE5DB7"/>
    <w:rsid w:val="00EE7A6E"/>
    <w:rsid w:val="00EF539B"/>
    <w:rsid w:val="00EF6040"/>
    <w:rsid w:val="00F0334D"/>
    <w:rsid w:val="00F03875"/>
    <w:rsid w:val="00F04355"/>
    <w:rsid w:val="00F06181"/>
    <w:rsid w:val="00F074EF"/>
    <w:rsid w:val="00F1064E"/>
    <w:rsid w:val="00F1343A"/>
    <w:rsid w:val="00F139AC"/>
    <w:rsid w:val="00F13DE7"/>
    <w:rsid w:val="00F13DEE"/>
    <w:rsid w:val="00F1446E"/>
    <w:rsid w:val="00F15931"/>
    <w:rsid w:val="00F1725F"/>
    <w:rsid w:val="00F30B32"/>
    <w:rsid w:val="00F3213F"/>
    <w:rsid w:val="00F33C89"/>
    <w:rsid w:val="00F358BF"/>
    <w:rsid w:val="00F3723E"/>
    <w:rsid w:val="00F421FE"/>
    <w:rsid w:val="00F50F7F"/>
    <w:rsid w:val="00F567E8"/>
    <w:rsid w:val="00F57DF5"/>
    <w:rsid w:val="00F616D1"/>
    <w:rsid w:val="00F630A9"/>
    <w:rsid w:val="00F636BF"/>
    <w:rsid w:val="00F71C53"/>
    <w:rsid w:val="00F7510C"/>
    <w:rsid w:val="00F81C15"/>
    <w:rsid w:val="00F823CA"/>
    <w:rsid w:val="00F831C0"/>
    <w:rsid w:val="00F84DBA"/>
    <w:rsid w:val="00F852F1"/>
    <w:rsid w:val="00F856C7"/>
    <w:rsid w:val="00F86158"/>
    <w:rsid w:val="00F9074A"/>
    <w:rsid w:val="00F94424"/>
    <w:rsid w:val="00FA32E3"/>
    <w:rsid w:val="00FA3554"/>
    <w:rsid w:val="00FA3ECA"/>
    <w:rsid w:val="00FA4331"/>
    <w:rsid w:val="00FA5D58"/>
    <w:rsid w:val="00FB1201"/>
    <w:rsid w:val="00FB62D7"/>
    <w:rsid w:val="00FD166B"/>
    <w:rsid w:val="00FE2896"/>
    <w:rsid w:val="00FE464D"/>
    <w:rsid w:val="00FE7DE5"/>
    <w:rsid w:val="00FE7E97"/>
    <w:rsid w:val="00FF19F5"/>
    <w:rsid w:val="00FF1E9D"/>
    <w:rsid w:val="04ADC721"/>
    <w:rsid w:val="0659DDD0"/>
    <w:rsid w:val="071AFA9C"/>
    <w:rsid w:val="08D1EB56"/>
    <w:rsid w:val="09F22DBF"/>
    <w:rsid w:val="0A9EE2C3"/>
    <w:rsid w:val="0B483C32"/>
    <w:rsid w:val="0B5F241E"/>
    <w:rsid w:val="0F0F422C"/>
    <w:rsid w:val="10E1F31B"/>
    <w:rsid w:val="11E76685"/>
    <w:rsid w:val="146DBF11"/>
    <w:rsid w:val="16678F42"/>
    <w:rsid w:val="1761AD44"/>
    <w:rsid w:val="1ABE1E9C"/>
    <w:rsid w:val="1C202945"/>
    <w:rsid w:val="1C62FC0C"/>
    <w:rsid w:val="1CC6760A"/>
    <w:rsid w:val="23822480"/>
    <w:rsid w:val="23E12580"/>
    <w:rsid w:val="2510510F"/>
    <w:rsid w:val="25AA09A2"/>
    <w:rsid w:val="292B5A39"/>
    <w:rsid w:val="29AB8272"/>
    <w:rsid w:val="2B4D0BF9"/>
    <w:rsid w:val="2CE65E5D"/>
    <w:rsid w:val="2E071D10"/>
    <w:rsid w:val="2FD8316D"/>
    <w:rsid w:val="3757BA0F"/>
    <w:rsid w:val="38847474"/>
    <w:rsid w:val="38DCD876"/>
    <w:rsid w:val="3B226D93"/>
    <w:rsid w:val="3ED03B45"/>
    <w:rsid w:val="3FF550C7"/>
    <w:rsid w:val="4051C3BF"/>
    <w:rsid w:val="4249D572"/>
    <w:rsid w:val="45328E8B"/>
    <w:rsid w:val="45FFFED2"/>
    <w:rsid w:val="46A16FB6"/>
    <w:rsid w:val="4786E198"/>
    <w:rsid w:val="48862F90"/>
    <w:rsid w:val="489971A3"/>
    <w:rsid w:val="4C52B00D"/>
    <w:rsid w:val="4D0A611E"/>
    <w:rsid w:val="4D7CA0EF"/>
    <w:rsid w:val="4FCB2A0F"/>
    <w:rsid w:val="50D73952"/>
    <w:rsid w:val="510946B5"/>
    <w:rsid w:val="516130F3"/>
    <w:rsid w:val="532DF36C"/>
    <w:rsid w:val="53524013"/>
    <w:rsid w:val="537CBB13"/>
    <w:rsid w:val="57749A16"/>
    <w:rsid w:val="5A6AE9CD"/>
    <w:rsid w:val="61FF85B1"/>
    <w:rsid w:val="6362AB1D"/>
    <w:rsid w:val="672BA9DE"/>
    <w:rsid w:val="68AC134E"/>
    <w:rsid w:val="6F615B56"/>
    <w:rsid w:val="72B0EBD9"/>
    <w:rsid w:val="744808BC"/>
    <w:rsid w:val="75BB566B"/>
    <w:rsid w:val="79AAC1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AA09A2"/>
  <w15:chartTrackingRefBased/>
  <w15:docId w15:val="{EFDC06A9-B8EF-4D4A-A684-BC55D392BC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160" w:line="27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rPr>
      <w:rFonts w:eastAsiaTheme="majorEastAsia" w:cstheme="majorBidi"/>
      <w:color w:val="272727" w:themeColor="text1" w:themeTint="D8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itle">
    <w:name w:val="Title"/>
    <w:basedOn w:val="Normal"/>
    <w:next w:val="Normal"/>
    <w:link w:val="TitleChar"/>
    <w:uiPriority w:val="10"/>
    <w:qFormat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SubtitleChar">
    <w:name w:val="Subtitle Char"/>
    <w:basedOn w:val="DefaultParagraphFont"/>
    <w:link w:val="Subtitle"/>
    <w:uiPriority w:val="1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Subtitle">
    <w:name w:val="Subtitle"/>
    <w:basedOn w:val="Normal"/>
    <w:next w:val="Normal"/>
    <w:link w:val="SubtitleChar"/>
    <w:uiPriority w:val="11"/>
    <w:qFormat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styleId="IntenseEmphasis">
    <w:name w:val="Intense Emphasis"/>
    <w:basedOn w:val="DefaultParagraphFont"/>
    <w:uiPriority w:val="21"/>
    <w:qFormat/>
    <w:rPr>
      <w:i/>
      <w:iCs/>
      <w:color w:val="0F4761" w:themeColor="accent1" w:themeShade="BF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</w:rPr>
  </w:style>
  <w:style w:type="paragraph" w:styleId="Quote">
    <w:name w:val="Quote"/>
    <w:basedOn w:val="Normal"/>
    <w:next w:val="Normal"/>
    <w:link w:val="QuoteChar"/>
    <w:uiPriority w:val="29"/>
    <w:qFormat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F751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B4260"/>
    <w:rPr>
      <w:color w:val="467886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546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46B3"/>
  </w:style>
  <w:style w:type="paragraph" w:styleId="Footer">
    <w:name w:val="footer"/>
    <w:basedOn w:val="Normal"/>
    <w:link w:val="FooterChar"/>
    <w:uiPriority w:val="99"/>
    <w:unhideWhenUsed/>
    <w:rsid w:val="003546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46B3"/>
  </w:style>
  <w:style w:type="character" w:styleId="CommentReference">
    <w:name w:val="annotation reference"/>
    <w:basedOn w:val="DefaultParagraphFont"/>
    <w:uiPriority w:val="99"/>
    <w:semiHidden/>
    <w:unhideWhenUsed/>
    <w:rsid w:val="0002525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525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525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52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5254"/>
    <w:rPr>
      <w:b/>
      <w:bCs/>
      <w:sz w:val="20"/>
      <w:szCs w:val="20"/>
    </w:rPr>
  </w:style>
  <w:style w:type="character" w:styleId="Mention">
    <w:name w:val="Mention"/>
    <w:basedOn w:val="DefaultParagraphFont"/>
    <w:uiPriority w:val="99"/>
    <w:unhideWhenUsed/>
    <w:rsid w:val="00025254"/>
    <w:rPr>
      <w:color w:val="2B579A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2A7C04"/>
    <w:rPr>
      <w:rFonts w:ascii="Times New Roman" w:hAnsi="Times New Roman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5A39FE"/>
    <w:pPr>
      <w:tabs>
        <w:tab w:val="left" w:pos="260"/>
      </w:tabs>
      <w:spacing w:after="0"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244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394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187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9818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60021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259185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6777437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719090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7539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593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145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7969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87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9407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14404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03108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23769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113064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12830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4474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449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26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215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736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9335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1701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46618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299932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814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704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092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509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4752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00350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74876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26894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1614435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28082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316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7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603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533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1825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7123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36149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980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97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4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6.png"/><Relationship Id="rId26" Type="http://schemas.openxmlformats.org/officeDocument/2006/relationships/image" Target="media/image15.png"/><Relationship Id="rId3" Type="http://schemas.openxmlformats.org/officeDocument/2006/relationships/webSettings" Target="webSettings.xml"/><Relationship Id="rId21" Type="http://schemas.openxmlformats.org/officeDocument/2006/relationships/image" Target="media/image11.png"/><Relationship Id="rId34" Type="http://schemas.openxmlformats.org/officeDocument/2006/relationships/fontTable" Target="fontTable.xml"/><Relationship Id="rId7" Type="http://schemas.openxmlformats.org/officeDocument/2006/relationships/image" Target="media/image1.jpeg"/><Relationship Id="rId12" Type="http://schemas.openxmlformats.org/officeDocument/2006/relationships/image" Target="media/image5.png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2" Type="http://schemas.openxmlformats.org/officeDocument/2006/relationships/settings" Target="settings.xml"/><Relationship Id="rId20" Type="http://schemas.openxmlformats.org/officeDocument/2006/relationships/image" Target="media/image10.png"/><Relationship Id="rId29" Type="http://schemas.openxmlformats.org/officeDocument/2006/relationships/image" Target="media/image18.png"/><Relationship Id="rId1" Type="http://schemas.openxmlformats.org/officeDocument/2006/relationships/styles" Target="styles.xml"/><Relationship Id="rId6" Type="http://schemas.openxmlformats.org/officeDocument/2006/relationships/hyperlink" Target="mailto:gdemirer@caltech.edu" TargetMode="External"/><Relationship Id="rId11" Type="http://schemas.openxmlformats.org/officeDocument/2006/relationships/image" Target="media/image5.jpeg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5" Type="http://schemas.openxmlformats.org/officeDocument/2006/relationships/endnotes" Target="endnotes.xml"/><Relationship Id="rId15" Type="http://schemas.openxmlformats.org/officeDocument/2006/relationships/image" Target="media/image8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10" Type="http://schemas.openxmlformats.org/officeDocument/2006/relationships/image" Target="media/image4.png"/><Relationship Id="rId31" Type="http://schemas.openxmlformats.org/officeDocument/2006/relationships/image" Target="media/image20.png"/><Relationship Id="rId4" Type="http://schemas.openxmlformats.org/officeDocument/2006/relationships/footnotes" Target="footnotes.xml"/><Relationship Id="rId9" Type="http://schemas.openxmlformats.org/officeDocument/2006/relationships/image" Target="media/image3.jpeg"/><Relationship Id="rId14" Type="http://schemas.openxmlformats.org/officeDocument/2006/relationships/image" Target="media/image7.png"/><Relationship Id="rId22" Type="http://schemas.openxmlformats.org/officeDocument/2006/relationships/image" Target="media/image9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ptos" panose="0211000402020202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8</Pages>
  <Words>1448</Words>
  <Characters>8259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mirer, Gozde S. (Gozde)</dc:creator>
  <cp:keywords/>
  <dc:description/>
  <cp:lastModifiedBy>Demirer, Gozde S. (Gozde)</cp:lastModifiedBy>
  <cp:revision>50</cp:revision>
  <dcterms:created xsi:type="dcterms:W3CDTF">2025-08-05T13:50:00Z</dcterms:created>
  <dcterms:modified xsi:type="dcterms:W3CDTF">2025-08-05T14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aDxtT4mC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